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fr-FR"/>
        </w:rPr>
        <w:t>Rhuan</w:t>
      </w:r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Forte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1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ões</w:t>
            </w:r>
          </w:p>
        </w:tc>
      </w:tr>
      <w:tr w:rsidR="002C1FE4" w14:paraId="21994CC1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ã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ão</w:t>
            </w:r>
          </w:p>
        </w:tc>
      </w:tr>
      <w:tr w:rsidR="002C1FE4" w14:paraId="03CD04BC" w14:textId="77777777"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ção do documento</w:t>
            </w:r>
          </w:p>
        </w:tc>
      </w:tr>
      <w:tr w:rsidR="002C1FE4" w:rsidRPr="007A74B2" w14:paraId="13189532" w14:textId="77777777"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ção dos processos e algumas alterações</w:t>
            </w:r>
          </w:p>
        </w:tc>
      </w:tr>
      <w:tr w:rsidR="002C1FE4" w:rsidRPr="007A74B2" w14:paraId="057355E6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Pr="001518A7" w:rsidRDefault="00941501">
            <w:pPr>
              <w:jc w:val="center"/>
              <w:rPr>
                <w:lang w:val="pt-BR"/>
              </w:rPr>
            </w:pPr>
            <w:r w:rsidRPr="001518A7"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ção de atividades relativas a função de Engenheiro de Testes</w:t>
            </w:r>
          </w:p>
        </w:tc>
      </w:tr>
      <w:tr w:rsidR="003927AC" w:rsidRPr="007A74B2" w14:paraId="0F4B137A" w14:textId="77777777"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B65A28A" w14:textId="118F0B44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4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519711D" w14:textId="017DF7CB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4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C15109F" w14:textId="2FE3CA4C" w:rsidR="003927AC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2B6840" w14:textId="50D495DB" w:rsidR="003927AC" w:rsidRPr="001518A7" w:rsidRDefault="003927AC" w:rsidP="003927AC">
            <w:pPr>
              <w:jc w:val="center"/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:lang w:val="pt-BR"/>
                <w14:textOutline w14:w="0" w14:cap="flat" w14:cmpd="sng" w14:algn="ctr">
                  <w14:noFill/>
                  <w14:prstDash w14:val="solid"/>
                  <w14:bevel/>
                </w14:textOutline>
              </w:rPr>
            </w:pPr>
            <w:r w:rsidRPr="001518A7">
              <w:rPr>
                <w:rFonts w:ascii="Arial" w:hAnsi="Arial"/>
                <w:lang w:val="pt-BR"/>
              </w:rPr>
              <w:t>Inserção dos processos e algumas alteraçõ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Rodap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CabealhodoSumrio"/>
      </w:pPr>
      <w:r>
        <w:rPr>
          <w:rStyle w:val="Nmerodepgina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568AAE13" w:rsidR="002C1FE4" w:rsidRDefault="00941501">
      <w:pPr>
        <w:pStyle w:val="Sumrio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</w:p>
    <w:p w14:paraId="373C07E4" w14:textId="240B35E4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</w:p>
    <w:p w14:paraId="15079331" w14:textId="0D1BC94D" w:rsidR="002C1FE4" w:rsidRDefault="00941501">
      <w:pPr>
        <w:pStyle w:val="Sumrio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</w:p>
    <w:p w14:paraId="5EA67EB7" w14:textId="3128D566" w:rsidR="002C1FE4" w:rsidRDefault="00941501">
      <w:pPr>
        <w:pStyle w:val="Sumrio1"/>
        <w:numPr>
          <w:ilvl w:val="0"/>
          <w:numId w:val="4"/>
        </w:numPr>
      </w:pPr>
      <w:r>
        <w:rPr>
          <w:rFonts w:eastAsia="Arial Unicode MS" w:cs="Arial Unicode MS"/>
        </w:rPr>
        <w:t>Processos</w:t>
      </w:r>
      <w:r>
        <w:rPr>
          <w:rFonts w:eastAsia="Arial Unicode MS" w:cs="Arial Unicode MS"/>
        </w:rPr>
        <w:tab/>
      </w:r>
    </w:p>
    <w:p w14:paraId="345809FF" w14:textId="1258BB42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</w:p>
    <w:p w14:paraId="30845B79" w14:textId="65B8B966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</w:p>
    <w:p w14:paraId="60B5F0A5" w14:textId="645ACFA6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</w:p>
    <w:p w14:paraId="3EDDD2EB" w14:textId="24E94C4E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</w:p>
    <w:p w14:paraId="5EF14734" w14:textId="1596E40F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</w:p>
    <w:p w14:paraId="2B75CD59" w14:textId="7F2E4CAE" w:rsidR="00932366" w:rsidRDefault="00932366">
      <w:pPr>
        <w:pStyle w:val="Sumrio2"/>
        <w:numPr>
          <w:ilvl w:val="1"/>
          <w:numId w:val="2"/>
        </w:numPr>
      </w:pPr>
      <w:r>
        <w:t>Subprocesso Monitoramento e Controle...........................................................</w:t>
      </w:r>
      <w:r w:rsidR="00876EB1">
        <w:t>.............</w:t>
      </w:r>
    </w:p>
    <w:p w14:paraId="69457AD1" w14:textId="55A916EC" w:rsidR="002C1FE4" w:rsidRDefault="00941501">
      <w:pPr>
        <w:pStyle w:val="Sumrio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</w:p>
    <w:p w14:paraId="29859778" w14:textId="47A64AB4" w:rsidR="002C1FE4" w:rsidRDefault="00DD1BA4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Macro</w:t>
      </w:r>
      <w:r w:rsidR="00941501">
        <w:rPr>
          <w:rFonts w:eastAsia="Arial Unicode MS" w:cs="Arial Unicode MS"/>
        </w:rPr>
        <w:tab/>
      </w:r>
    </w:p>
    <w:p w14:paraId="05108D85" w14:textId="3245342B" w:rsidR="002C1FE4" w:rsidRDefault="00DD1BA4">
      <w:pPr>
        <w:pStyle w:val="Sumrio2"/>
        <w:numPr>
          <w:ilvl w:val="1"/>
          <w:numId w:val="6"/>
        </w:numPr>
      </w:pPr>
      <w:r>
        <w:rPr>
          <w:rFonts w:eastAsia="Arial Unicode MS" w:cs="Arial Unicode MS"/>
        </w:rPr>
        <w:t>Iniciação</w:t>
      </w:r>
      <w:r w:rsidR="00941501">
        <w:rPr>
          <w:rFonts w:eastAsia="Arial Unicode MS" w:cs="Arial Unicode MS"/>
        </w:rPr>
        <w:tab/>
      </w:r>
    </w:p>
    <w:p w14:paraId="6711E043" w14:textId="7C76B00C" w:rsidR="002C1FE4" w:rsidRDefault="00DD1BA4">
      <w:pPr>
        <w:pStyle w:val="Sumrio2"/>
        <w:numPr>
          <w:ilvl w:val="1"/>
          <w:numId w:val="7"/>
        </w:numPr>
      </w:pPr>
      <w:r>
        <w:rPr>
          <w:rFonts w:eastAsia="Arial Unicode MS" w:cs="Arial Unicode MS"/>
        </w:rPr>
        <w:t>Planejamento</w:t>
      </w:r>
      <w:r w:rsidR="00941501">
        <w:rPr>
          <w:rFonts w:eastAsia="Arial Unicode MS" w:cs="Arial Unicode MS"/>
        </w:rPr>
        <w:tab/>
      </w:r>
    </w:p>
    <w:p w14:paraId="33D545FA" w14:textId="4EA1BBEE" w:rsidR="002C1FE4" w:rsidRDefault="00DD1BA4">
      <w:pPr>
        <w:pStyle w:val="Sumrio2"/>
        <w:numPr>
          <w:ilvl w:val="1"/>
          <w:numId w:val="8"/>
        </w:numPr>
      </w:pPr>
      <w:r>
        <w:rPr>
          <w:rFonts w:eastAsia="Arial Unicode MS" w:cs="Arial Unicode MS"/>
        </w:rPr>
        <w:t>Execução</w:t>
      </w:r>
      <w:r w:rsidR="00941501">
        <w:rPr>
          <w:rFonts w:eastAsia="Arial Unicode MS" w:cs="Arial Unicode MS"/>
        </w:rPr>
        <w:tab/>
      </w:r>
    </w:p>
    <w:p w14:paraId="17EA6748" w14:textId="6E9EFA09" w:rsidR="002C1FE4" w:rsidRPr="00DD1BA4" w:rsidRDefault="00DD1BA4">
      <w:pPr>
        <w:pStyle w:val="Sumrio2"/>
        <w:numPr>
          <w:ilvl w:val="1"/>
          <w:numId w:val="9"/>
        </w:numPr>
      </w:pPr>
      <w:r>
        <w:rPr>
          <w:rFonts w:eastAsia="Arial Unicode MS" w:cs="Arial Unicode MS"/>
        </w:rPr>
        <w:t>Encerramento</w:t>
      </w:r>
      <w:r w:rsidR="00941501">
        <w:rPr>
          <w:rFonts w:eastAsia="Arial Unicode MS" w:cs="Arial Unicode MS"/>
        </w:rPr>
        <w:tab/>
      </w:r>
    </w:p>
    <w:p w14:paraId="63EB2207" w14:textId="7D1AF967" w:rsidR="00DD1BA4" w:rsidRDefault="00DD1BA4">
      <w:pPr>
        <w:pStyle w:val="Sumrio2"/>
        <w:numPr>
          <w:ilvl w:val="1"/>
          <w:numId w:val="9"/>
        </w:numPr>
      </w:pPr>
      <w:r>
        <w:rPr>
          <w:rFonts w:eastAsia="Arial Unicode MS" w:cs="Arial Unicode MS"/>
        </w:rPr>
        <w:t>Monitoramento e Controle.............................................................................................</w:t>
      </w:r>
    </w:p>
    <w:p w14:paraId="1688F85F" w14:textId="2A1B6054" w:rsidR="002C1FE4" w:rsidRDefault="00941501">
      <w:pPr>
        <w:pStyle w:val="Sumrio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</w:p>
    <w:p w14:paraId="1FAD055E" w14:textId="774B2FC2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</w:p>
    <w:p w14:paraId="4BB3AB1C" w14:textId="097B30EA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</w:p>
    <w:p w14:paraId="46B82158" w14:textId="138F69AF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</w:p>
    <w:p w14:paraId="20E41472" w14:textId="3A8DC1A6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</w:p>
    <w:p w14:paraId="68F12D55" w14:textId="2639C838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</w:p>
    <w:p w14:paraId="07650081" w14:textId="75605FE4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</w:p>
    <w:p w14:paraId="48D11A8C" w14:textId="70CDEAE0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</w:p>
    <w:p w14:paraId="18F443DB" w14:textId="06CEF557" w:rsidR="002C1FE4" w:rsidRDefault="00941501">
      <w:pPr>
        <w:pStyle w:val="Sumrio1"/>
      </w:pPr>
      <w:r>
        <w:rPr>
          <w:rFonts w:eastAsia="Arial Unicode MS" w:cs="Arial Unicode MS"/>
        </w:rPr>
        <w:t>A tebela a seguir apresenta os papéis  dos respectivos membros da equipe:</w:t>
      </w:r>
      <w:r>
        <w:rPr>
          <w:rFonts w:eastAsia="Arial Unicode MS" w:cs="Arial Unicode MS"/>
        </w:rPr>
        <w:tab/>
      </w:r>
    </w:p>
    <w:p w14:paraId="6DDBD79C" w14:textId="71B27637" w:rsidR="002C1FE4" w:rsidRDefault="00941501">
      <w:pPr>
        <w:pStyle w:val="Sumrio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</w:p>
    <w:p w14:paraId="25EB7E93" w14:textId="77777777" w:rsidR="002C1FE4" w:rsidRDefault="00941501">
      <w:pPr>
        <w:pStyle w:val="Body"/>
        <w:rPr>
          <w:rStyle w:val="Nmerodepgina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Ttulo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5A38742C" w14:textId="2B5B315A" w:rsidR="002C1FE4" w:rsidRDefault="001518A7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 w:rsidRPr="001518A7">
        <w:rPr>
          <w:sz w:val="24"/>
          <w:szCs w:val="24"/>
          <w:lang w:val="pt-PT"/>
        </w:rPr>
        <w:t>http://fabricas.cesar.edu.br/polo/</w:t>
      </w:r>
      <w:r w:rsidR="00941501">
        <w:rPr>
          <w:sz w:val="24"/>
          <w:szCs w:val="24"/>
          <w:lang w:val="pt-PT"/>
        </w:rPr>
        <w:t xml:space="preserve">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Nmerodepgina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Pr="001518A7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A fábrica Polo definiu, de modo preliminar, o seguinte conjunto de ferramentas que será adotado ao longo do processo de desenvolvimento do projeto selecionado. É importante salientar que o elenco de ferramentas poderá sofrer alterações  no decorrer das atividades caso surjam necessidades de readequação. </w:t>
      </w:r>
      <w:r w:rsidRPr="001518A7">
        <w:rPr>
          <w:i/>
          <w:iCs/>
          <w:sz w:val="24"/>
          <w:szCs w:val="24"/>
          <w:lang w:val="pt-BR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1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Plataforma de apoio ao desenvolvimento de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:rsidRPr="007A74B2" w14:paraId="0A7FA057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Pr="001518A7" w:rsidRDefault="002C1FE4">
            <w:pPr>
              <w:rPr>
                <w:lang w:val="pt-BR"/>
              </w:rPr>
            </w:pPr>
          </w:p>
        </w:tc>
      </w:tr>
      <w:tr w:rsidR="002C1FE4" w14:paraId="5474E734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o por videoconfer</w:t>
            </w:r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1B29BAE3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  <w:r w:rsidR="0036275A">
              <w:rPr>
                <w:rFonts w:ascii="Arial" w:hAnsi="Arial"/>
                <w:sz w:val="20"/>
                <w:szCs w:val="20"/>
              </w:rPr>
              <w:t>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Gerenciador de conte</w:t>
            </w:r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ção de informaçõ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brica de software e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çõ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Ttulo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Nmerodepgina"/>
          <w:rFonts w:ascii="Arial" w:hAnsi="Arial"/>
          <w:sz w:val="28"/>
          <w:szCs w:val="28"/>
        </w:rPr>
        <w:t>O 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0937D72" w14:textId="77777777" w:rsidR="002C1FE4" w:rsidRPr="001518A7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BR"/>
        </w:rPr>
      </w:pPr>
      <w:r>
        <w:rPr>
          <w:sz w:val="24"/>
          <w:szCs w:val="24"/>
          <w:lang w:val="pt-PT"/>
        </w:rPr>
        <w:t xml:space="preserve">Segundo </w:t>
      </w:r>
      <w:r w:rsidRPr="001518A7">
        <w:rPr>
          <w:sz w:val="24"/>
          <w:szCs w:val="24"/>
          <w:lang w:val="pt-BR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 w:rsidRPr="001518A7">
        <w:rPr>
          <w:sz w:val="24"/>
          <w:szCs w:val="24"/>
          <w:lang w:val="pt-BR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 w:rsidRPr="001518A7">
        <w:rPr>
          <w:sz w:val="24"/>
          <w:szCs w:val="24"/>
          <w:lang w:val="pt-BR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siderando a necessidade de definição de um ciclo de vida para o 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olvimento iterativo e incremental a  expectativa é percorrer as atividades de análise, especificação, implementação e validação de forma recursiva em janelas de tempo reduzidas proporcionando entregas mais rápidas e de qualidade. Ocorre que o desenvolvimen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ara complementar nosso modelo de ciclo de vida inserimos o SCRUM como uma técnica para o gerenciamento de projetos por representar uma metodologia ágil e totalmente aderente ao desenvolvimento iterativo e incremental. Amaral et al. (2011) citam que: “O gerenciamento ágil de projetos é uma abordagem fundamentada em um conjunto de princípios, cujo objetivo é tornar o pr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Ttulo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Nmerodepgina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Nmerodepgina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47BF5925" w:rsidR="002C1FE4" w:rsidRDefault="001759E0" w:rsidP="001759E0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 w:rsidRPr="001759E0">
        <w:rPr>
          <w:rFonts w:ascii="Arial" w:eastAsia="Arial" w:hAnsi="Arial" w:cs="Arial"/>
          <w:i w:val="0"/>
          <w:iCs w:val="0"/>
          <w:noProof/>
          <w:sz w:val="24"/>
          <w:szCs w:val="24"/>
          <w:lang w:val="pt-BR"/>
        </w:rPr>
        <w:drawing>
          <wp:inline distT="0" distB="0" distL="0" distR="0" wp14:anchorId="5908C1CD" wp14:editId="700789EB">
            <wp:extent cx="8533130" cy="3177098"/>
            <wp:effectExtent l="0" t="0" r="1270" b="4445"/>
            <wp:docPr id="4" name="Picture 4" descr="C:\Users\3748568\Documents\GIT\mestradopolocesar\Documentacao\Processos\Diogo Macro - Versão\Imagens\Macr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748568\Documents\GIT\mestradopolocesar\Documentacao\Processos\Diogo Macro - Versão\Imagens\Macro.png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17709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  <w:lang w:val="pt-BR"/>
        </w:rPr>
        <mc:AlternateContent>
          <mc:Choice Requires="wps">
            <w:drawing>
              <wp:inline distT="0" distB="0" distL="0" distR="0" wp14:anchorId="67F73540" wp14:editId="59BED093">
                <wp:extent cx="307340" cy="307340"/>
                <wp:effectExtent l="0" t="0" r="0" b="0"/>
                <wp:docPr id="3" name="Rectangle 3" descr="blob:https://web.whatsapp.com/c4b2f8b8-c871-47f9-9ea5-2e80d4041cf1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spect="1" noChangeArrowheads="1"/>
                      </wps:cNvSpPr>
                      <wps:spPr bwMode="auto">
                        <a:xfrm>
                          <a:off x="0" y="0"/>
                          <a:ext cx="307340" cy="30734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  <a:ext uri="{91240B29-F687-4F45-9708-019B960494DF}">
                            <a14:hiddenLine xmlns:a14="http://schemas.microsoft.com/office/drawing/2010/main" w="9525">
                              <a:solidFill>
                                <a:srgbClr val="000000"/>
                              </a:solidFill>
                              <a:miter lim="800000"/>
                              <a:headEnd/>
                              <a:tailEnd/>
                            </a14:hiddenLine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rect w14:anchorId="00836E9F" id="Rectangle 3" o:spid="_x0000_s1026" alt="blob:https://web.whatsapp.com/c4b2f8b8-c871-47f9-9ea5-2e80d4041cf1" style="width:24.2pt;height:24.2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" filled="f" stroked="f">
                <o:lock v:ext="edit" aspectratio="t"/>
                <w10:anchorlock/>
              </v:rect>
            </w:pict>
          </mc:Fallback>
        </mc:AlternateContent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Nmerodepgina"/>
          <w:rFonts w:ascii="Arial" w:hAnsi="Arial"/>
        </w:rPr>
        <w:lastRenderedPageBreak/>
        <w:t xml:space="preserve">Subprocesso Iniciaçã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1A7C9D77" w:rsidR="002C1FE4" w:rsidRDefault="001759E0" w:rsidP="00E81DDB">
      <w:pPr>
        <w:pStyle w:val="Body"/>
        <w:jc w:val="center"/>
      </w:pPr>
      <w:r w:rsidRPr="001759E0">
        <w:rPr>
          <w:rFonts w:ascii="Arial Unicode MS" w:hAnsi="Arial Unicode MS"/>
          <w:noProof/>
        </w:rPr>
        <w:drawing>
          <wp:inline distT="0" distB="0" distL="0" distR="0" wp14:anchorId="3ACF1512" wp14:editId="706498D9">
            <wp:extent cx="7608705" cy="5282403"/>
            <wp:effectExtent l="0" t="0" r="0" b="1270"/>
            <wp:docPr id="5" name="Picture 5" descr="C:\Users\3748568\Documents\GIT\mestradopolocesar\Documentacao\Processos\Diogo Macro - Versão\Imagens\Inicia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:\Users\3748568\Documents\GIT\mestradopolocesar\Documentacao\Processos\Diogo Macro - Versão\Imagens\Iniciação.png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615722" cy="528727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941501"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Nmerodepgina"/>
          <w:rFonts w:ascii="Arial" w:hAnsi="Arial"/>
        </w:rPr>
        <w:lastRenderedPageBreak/>
        <w:t>Subprocesso Planejamento</w:t>
      </w:r>
      <w:bookmarkEnd w:id="8"/>
    </w:p>
    <w:p w14:paraId="32121E0B" w14:textId="15502D7D" w:rsidR="002C1FE4" w:rsidRDefault="002C1FE4">
      <w:pPr>
        <w:pStyle w:val="Body"/>
      </w:pPr>
    </w:p>
    <w:p w14:paraId="3FEDBFF2" w14:textId="77777777" w:rsidR="004E1F2D" w:rsidRDefault="004E1F2D">
      <w:pPr>
        <w:pStyle w:val="Body"/>
      </w:pPr>
    </w:p>
    <w:p w14:paraId="7C175F3D" w14:textId="44F849F5" w:rsidR="002C1FE4" w:rsidRDefault="001759E0">
      <w:pPr>
        <w:pStyle w:val="Body"/>
        <w:jc w:val="center"/>
      </w:pPr>
      <w:r w:rsidRPr="001759E0">
        <w:rPr>
          <w:noProof/>
        </w:rPr>
        <w:drawing>
          <wp:inline distT="0" distB="0" distL="0" distR="0" wp14:anchorId="28492E09" wp14:editId="0EAB9617">
            <wp:extent cx="6645175" cy="5132224"/>
            <wp:effectExtent l="0" t="0" r="0" b="0"/>
            <wp:docPr id="6" name="Picture 6" descr="C:\Users\3748568\Documents\GIT\mestradopolocesar\Documentacao\Processos\Diogo Macro - Versão\Imagens\Planej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:\Users\3748568\Documents\GIT\mestradopolocesar\Documentacao\Processos\Diogo Macro - Versão\Imagens\Planejamento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658382" cy="51424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88F15F" w14:textId="6F3DA4A6" w:rsidR="00E81DDB" w:rsidRPr="001759E0" w:rsidRDefault="00941501" w:rsidP="00E81DDB">
      <w:pPr>
        <w:pStyle w:val="Ttulo2"/>
        <w:numPr>
          <w:ilvl w:val="1"/>
          <w:numId w:val="13"/>
        </w:numPr>
        <w:rPr>
          <w:rFonts w:ascii="Arial" w:hAnsi="Arial"/>
        </w:rPr>
      </w:pPr>
      <w:bookmarkStart w:id="9" w:name="_Toc7"/>
      <w:r>
        <w:rPr>
          <w:rStyle w:val="Nmerodepgina"/>
          <w:rFonts w:ascii="Arial" w:hAnsi="Arial"/>
        </w:rPr>
        <w:lastRenderedPageBreak/>
        <w:t>Subprocesso Execução</w:t>
      </w:r>
      <w:bookmarkEnd w:id="9"/>
    </w:p>
    <w:p w14:paraId="7F6988F3" w14:textId="6A7D035D" w:rsidR="00E81DDB" w:rsidRDefault="001759E0" w:rsidP="00E81DDB">
      <w:pPr>
        <w:pStyle w:val="Body"/>
        <w:jc w:val="center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5DC751AF" wp14:editId="57251552">
            <wp:extent cx="6992119" cy="5505706"/>
            <wp:effectExtent l="0" t="0" r="5715" b="6350"/>
            <wp:docPr id="7" name="Picture 7" descr="C:\Users\3748568\Documents\GIT\mestradopolocesar\Documentacao\Processos\Diogo Macro - Versão\Imagens\Execuçã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3748568\Documents\GIT\mestradopolocesar\Documentacao\Processos\Diogo Macro - Versão\Imagens\Execução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007036" cy="551745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="00E81DDB"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Nmerodepgina"/>
          <w:rFonts w:ascii="Arial" w:hAnsi="Arial"/>
        </w:rPr>
        <w:lastRenderedPageBreak/>
        <w:t>S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0D7601A4" w:rsidR="002C1FE4" w:rsidRDefault="001759E0">
      <w:pPr>
        <w:pStyle w:val="Body"/>
        <w:rPr>
          <w:rFonts w:ascii="Arial" w:eastAsia="Arial" w:hAnsi="Arial" w:cs="Arial"/>
        </w:rPr>
      </w:pPr>
      <w:r w:rsidRPr="001759E0">
        <w:rPr>
          <w:rFonts w:ascii="Arial" w:eastAsia="Arial" w:hAnsi="Arial" w:cs="Arial"/>
          <w:noProof/>
        </w:rPr>
        <w:drawing>
          <wp:inline distT="0" distB="0" distL="0" distR="0" wp14:anchorId="728E9E87" wp14:editId="334FF541">
            <wp:extent cx="8533130" cy="3263746"/>
            <wp:effectExtent l="0" t="0" r="1270" b="0"/>
            <wp:docPr id="8" name="Picture 8" descr="C:\Users\3748568\Documents\GIT\mestradopolocesar\Documentacao\Processos\Diogo Macro - Versão\Imagens\Encerramento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3748568\Documents\GIT\mestradopolocesar\Documentacao\Processos\Diogo Macro - Versão\Imagens\Encerramento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32637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F868C75" w14:textId="4CA1CE6D" w:rsidR="002C1FE4" w:rsidRDefault="002C1FE4">
      <w:pPr>
        <w:pStyle w:val="Body"/>
      </w:pPr>
    </w:p>
    <w:p w14:paraId="76791CD0" w14:textId="50BE68FB" w:rsidR="004E1F2D" w:rsidRDefault="004E1F2D">
      <w:pPr>
        <w:pStyle w:val="Body"/>
      </w:pPr>
    </w:p>
    <w:p w14:paraId="33CE4EFC" w14:textId="62BE60A1" w:rsidR="004E1F2D" w:rsidRDefault="004E1F2D">
      <w:pPr>
        <w:pStyle w:val="Body"/>
      </w:pPr>
    </w:p>
    <w:p w14:paraId="3C8DF0BB" w14:textId="618FC9AA" w:rsidR="004E1F2D" w:rsidRDefault="004E1F2D">
      <w:pPr>
        <w:pStyle w:val="Body"/>
      </w:pPr>
    </w:p>
    <w:p w14:paraId="64387285" w14:textId="71CAC45A" w:rsidR="004E1F2D" w:rsidRDefault="004E1F2D">
      <w:pPr>
        <w:pStyle w:val="Body"/>
      </w:pPr>
    </w:p>
    <w:p w14:paraId="0ADB9481" w14:textId="33969465" w:rsidR="004E1F2D" w:rsidRDefault="004E1F2D">
      <w:pPr>
        <w:pStyle w:val="Body"/>
      </w:pPr>
    </w:p>
    <w:p w14:paraId="32C7B42B" w14:textId="4C33F359" w:rsidR="004E1F2D" w:rsidRDefault="004E1F2D">
      <w:pPr>
        <w:pStyle w:val="Body"/>
      </w:pPr>
    </w:p>
    <w:p w14:paraId="000B7C0C" w14:textId="476BDDE8" w:rsidR="004E1F2D" w:rsidRDefault="004E1F2D">
      <w:pPr>
        <w:pStyle w:val="Body"/>
      </w:pPr>
    </w:p>
    <w:p w14:paraId="102CFA3B" w14:textId="7686CDA2" w:rsidR="004E1F2D" w:rsidRDefault="004E1F2D">
      <w:pPr>
        <w:pStyle w:val="Body"/>
      </w:pPr>
    </w:p>
    <w:p w14:paraId="2C8BC201" w14:textId="0E2D15AD" w:rsidR="004E1F2D" w:rsidRDefault="004E1F2D">
      <w:pPr>
        <w:pStyle w:val="Body"/>
      </w:pPr>
    </w:p>
    <w:p w14:paraId="72A53CB6" w14:textId="3D4C625B" w:rsidR="004E1F2D" w:rsidRDefault="004E1F2D">
      <w:pPr>
        <w:pStyle w:val="Body"/>
      </w:pPr>
    </w:p>
    <w:p w14:paraId="36661F4A" w14:textId="77777777" w:rsidR="004E1F2D" w:rsidRDefault="004E1F2D">
      <w:pPr>
        <w:pStyle w:val="Body"/>
      </w:pPr>
    </w:p>
    <w:p w14:paraId="34B1A68B" w14:textId="16F34CBF" w:rsidR="00E81DDB" w:rsidRDefault="004E1F2D">
      <w:pPr>
        <w:pStyle w:val="Body"/>
        <w:rPr>
          <w:b/>
        </w:rPr>
      </w:pPr>
      <w:r>
        <w:lastRenderedPageBreak/>
        <w:t xml:space="preserve">4.6     </w:t>
      </w:r>
      <w:r w:rsidRPr="004E1F2D">
        <w:rPr>
          <w:b/>
        </w:rPr>
        <w:t>Monitoramento e Controle</w:t>
      </w:r>
    </w:p>
    <w:p w14:paraId="0ED3F995" w14:textId="3EECF43C" w:rsidR="004E1F2D" w:rsidRDefault="004E1F2D">
      <w:pPr>
        <w:pStyle w:val="Body"/>
        <w:rPr>
          <w:b/>
        </w:rPr>
      </w:pPr>
    </w:p>
    <w:p w14:paraId="23627186" w14:textId="3E8B32CC" w:rsidR="004E1F2D" w:rsidRDefault="004E1F2D">
      <w:pPr>
        <w:pStyle w:val="Body"/>
        <w:rPr>
          <w:b/>
        </w:rPr>
      </w:pPr>
    </w:p>
    <w:p w14:paraId="17797D17" w14:textId="261F5F98" w:rsidR="004E1F2D" w:rsidRDefault="004E1F2D">
      <w:pPr>
        <w:pStyle w:val="Body"/>
        <w:sectPr w:rsidR="004E1F2D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  <w:r w:rsidRPr="004E1F2D">
        <w:rPr>
          <w:noProof/>
        </w:rPr>
        <w:drawing>
          <wp:inline distT="0" distB="0" distL="0" distR="0" wp14:anchorId="22E4559E" wp14:editId="648B22F3">
            <wp:extent cx="8533130" cy="4288459"/>
            <wp:effectExtent l="0" t="0" r="1270" b="0"/>
            <wp:docPr id="2" name="Picture 2" descr="C:\Users\3748568\Documents\GIT\mestradopolocesar\Documentacao\Processos\Diogo Macro - Versão\Imagens\Monitoramento e Control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748568\Documents\GIT\mestradopolocesar\Documentacao\Processos\Diogo Macro - Versão\Imagens\Monitoramento e Controle.png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533130" cy="428845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Ttulo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Ttulo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1" w:name="_Toc9"/>
      <w:r>
        <w:rPr>
          <w:rStyle w:val="Nmerodepgina"/>
          <w:rFonts w:ascii="Arial" w:hAnsi="Arial"/>
          <w:sz w:val="28"/>
          <w:szCs w:val="28"/>
        </w:rPr>
        <w:t>Atividades</w:t>
      </w:r>
      <w:bookmarkEnd w:id="11"/>
    </w:p>
    <w:p w14:paraId="2A0052B8" w14:textId="09A26939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6AB5A58" w14:textId="0967B725" w:rsidR="00986805" w:rsidRDefault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31B1330" w14:textId="77777777" w:rsidR="00931D6C" w:rsidRPr="00986805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acro</w:t>
      </w:r>
    </w:p>
    <w:p w14:paraId="00BBFDAB" w14:textId="77777777" w:rsidR="00931D6C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6FF4BCF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4B0C1100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Iniciação</w:t>
      </w:r>
    </w:p>
    <w:p w14:paraId="28F51946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 negociação do projeto e expectativas do cliente, definição da equipe de trabalho, produção do documento de visão e execução do kickoff</w:t>
      </w:r>
    </w:p>
    <w:p w14:paraId="5DD757F6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295667CA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</w:t>
      </w:r>
    </w:p>
    <w:p w14:paraId="72D867AD" w14:textId="77777777" w:rsidR="00931D6C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30E59FF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089F791C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lanejamento</w:t>
      </w:r>
    </w:p>
    <w:p w14:paraId="68F5E92E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para estimar e dimensionar esforço, recursos, tempo e custo considerando o escopo do projeto, requisitos funcionais e não funcionais, estórias dos usuários, para em seguida organizar as etapas e atividades, estabelecendo indicadores de monitoramento e execução do projeto</w:t>
      </w:r>
    </w:p>
    <w:p w14:paraId="3CFF8AE3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32800600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Scrum Team </w:t>
      </w:r>
    </w:p>
    <w:p w14:paraId="7472F82D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9A7CFCE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35DBFC9C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5376C05E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todas as atividades destinadas à produção do software conforme o definido na fase de planejamento, envolvendo as ativdades de especificação de requisitos, arquitetura, codificação, verificação e validação.</w:t>
      </w:r>
    </w:p>
    <w:p w14:paraId="0DBEABDF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66D435B1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Scrum Team </w:t>
      </w:r>
    </w:p>
    <w:p w14:paraId="761CC387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48861864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acroprocesso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</w:t>
      </w:r>
    </w:p>
    <w:p w14:paraId="5B628207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6D232E3E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todas as atividades destinadas a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process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ncerramento final dos ciclos de produção consolidando todas as sprints reviews, as lições aprendidas, o documento final de aceitação do produto, a atualização dos indicadores finais do projeto e produzi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relatório de encerramento do projeto.</w:t>
      </w:r>
    </w:p>
    <w:p w14:paraId="79B1E958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3951D9AB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Scrum Master, Product Owner, Scrum Team </w:t>
      </w:r>
    </w:p>
    <w:p w14:paraId="141842F9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1CE19BC" w14:textId="77777777" w:rsidR="00931D6C" w:rsidRPr="00986805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5ABDFB84" w14:textId="77777777" w:rsidR="00931D6C" w:rsidRDefault="00931D6C" w:rsidP="00931D6C">
      <w:pPr>
        <w:rPr>
          <w:rFonts w:ascii="Arial" w:eastAsia="Arial" w:hAnsi="Arial" w:cs="Arial"/>
          <w:b/>
          <w:color w:val="000000"/>
          <w:u w:color="000000"/>
          <w:lang w:val="pt-PT" w:eastAsia="pt-BR"/>
        </w:rPr>
      </w:pPr>
      <w:r w:rsidRPr="00327A3C">
        <w:rPr>
          <w:rFonts w:ascii="Arial" w:eastAsia="Arial" w:hAnsi="Arial" w:cs="Arial"/>
          <w:b/>
          <w:i/>
          <w:iCs/>
          <w:lang w:val="pt-BR"/>
        </w:rPr>
        <w:br w:type="page"/>
      </w:r>
    </w:p>
    <w:p w14:paraId="4566D5F7" w14:textId="77777777" w:rsidR="00931D6C" w:rsidRPr="00986805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lastRenderedPageBreak/>
        <w:t>Iniciação</w:t>
      </w:r>
    </w:p>
    <w:p w14:paraId="152B3B80" w14:textId="77777777" w:rsidR="00931D6C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6965E04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41A181FD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Negociar Projetos</w:t>
      </w:r>
    </w:p>
    <w:p w14:paraId="6C04AC23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0A4CA3C5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Documento de RFP </w:t>
      </w:r>
    </w:p>
    <w:p w14:paraId="39336328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036FBDEA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70D57F50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/ Cliente</w:t>
      </w:r>
    </w:p>
    <w:p w14:paraId="498220F0" w14:textId="77777777" w:rsidR="00931D6C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0368137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6607CF47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linhamento de expectativas</w:t>
      </w:r>
    </w:p>
    <w:p w14:paraId="54A7CEC1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eunião com o client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ara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negoci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o escop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o projeto bem como conhecer as expectativa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 do cliente.</w:t>
      </w:r>
    </w:p>
    <w:p w14:paraId="44B39489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38561E1E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 xml:space="preserve">Documento d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isão</w:t>
      </w:r>
    </w:p>
    <w:p w14:paraId="5ACE3046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 / PO / Scrum Master</w:t>
      </w:r>
    </w:p>
    <w:p w14:paraId="331EE34B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  / PO / Scrum Master / Cliente</w:t>
      </w:r>
    </w:p>
    <w:p w14:paraId="4302835F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276A628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2CD133C9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Definição da equipe</w:t>
      </w:r>
    </w:p>
    <w:p w14:paraId="70BC6508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finição do membros da equipe e dos seus respectivos papéis</w:t>
      </w:r>
      <w:r w:rsidRPr="00D329DC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067CDAE5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7EE647BF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>Não há artefatos de saída</w:t>
      </w:r>
    </w:p>
    <w:p w14:paraId="635B724E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463D075B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</w:p>
    <w:p w14:paraId="2E5012EA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0F26137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Iniciação</w:t>
      </w:r>
    </w:p>
    <w:p w14:paraId="7D885C62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Kickoff</w:t>
      </w:r>
    </w:p>
    <w:p w14:paraId="734D20E5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 da etapa de iniciação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 portanto finalizar as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 definições preliminares do projeto já devidamente negociadas entre o cliente e a gerência do projet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70F3F6C9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entrada</w:t>
      </w:r>
    </w:p>
    <w:p w14:paraId="5A4F7820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Termo de Abertura  </w:t>
      </w:r>
    </w:p>
    <w:p w14:paraId="35C04E40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hAnsi="Arial" w:cs="Arial"/>
        </w:rPr>
        <w:t xml:space="preserve"> </w:t>
      </w:r>
    </w:p>
    <w:p w14:paraId="2D86B2EF" w14:textId="77777777" w:rsidR="00931D6C" w:rsidRDefault="00931D6C" w:rsidP="00931D6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articipantes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Gerente de Projeto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/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Scrum Team / P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/ Scrum Master</w:t>
      </w:r>
    </w:p>
    <w:p w14:paraId="238B51D1" w14:textId="77777777" w:rsidR="00931D6C" w:rsidRPr="00986805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2CE9458" w14:textId="77777777" w:rsidR="00931D6C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Planejamento</w:t>
      </w:r>
    </w:p>
    <w:p w14:paraId="3A1DD082" w14:textId="77777777" w:rsidR="00931D6C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4D4CB38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284DB78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screver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0DE43FF2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>Realizar sessões de levantamento das narrativas dos requisitos funcionais do produto conforme a visão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0875E6FB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RFP e Documento de Visão </w:t>
      </w:r>
    </w:p>
    <w:p w14:paraId="2E2AEA46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Backlog de Produto  </w:t>
      </w:r>
    </w:p>
    <w:p w14:paraId="3F6A5705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6D99419E" w14:textId="77777777" w:rsidR="00931D6C" w:rsidRDefault="00931D6C" w:rsidP="00931D6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</w:t>
      </w:r>
      <w:r>
        <w:rPr>
          <w:rFonts w:ascii="Arial" w:hAnsi="Arial" w:cs="Arial"/>
        </w:rPr>
        <w:t xml:space="preserve"> /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liente</w:t>
      </w:r>
    </w:p>
    <w:p w14:paraId="2B772C55" w14:textId="77777777" w:rsidR="00931D6C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5EC7BF1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Planejamento</w:t>
      </w:r>
    </w:p>
    <w:p w14:paraId="2C5B95D5" w14:textId="77777777" w:rsidR="00931D6C" w:rsidRPr="00986805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Priorizar as 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stórias de Usuário</w:t>
      </w:r>
    </w:p>
    <w:p w14:paraId="508FD895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E775CA">
        <w:rPr>
          <w:rFonts w:ascii="Arial" w:eastAsia="Arial" w:hAnsi="Arial" w:cs="Arial"/>
          <w:i w:val="0"/>
          <w:iCs w:val="0"/>
          <w:sz w:val="20"/>
          <w:szCs w:val="20"/>
        </w:rPr>
        <w:t xml:space="preserve">Realizar 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>o escalon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mento de prioridade das estórias</w:t>
      </w:r>
      <w:r w:rsidRPr="00BE3065">
        <w:rPr>
          <w:rFonts w:ascii="Arial" w:eastAsia="Arial" w:hAnsi="Arial" w:cs="Arial"/>
          <w:i w:val="0"/>
          <w:iCs w:val="0"/>
          <w:sz w:val="20"/>
          <w:szCs w:val="20"/>
        </w:rPr>
        <w:t xml:space="preserve"> conforme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s critérios do cliente</w:t>
      </w: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39749B8E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Backlog do Produto </w:t>
      </w:r>
    </w:p>
    <w:p w14:paraId="49805EBE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5CBF75CA" w14:textId="77777777" w:rsidR="00931D6C" w:rsidRDefault="00931D6C" w:rsidP="00931D6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Product Owner</w:t>
      </w:r>
      <w:r>
        <w:rPr>
          <w:rFonts w:ascii="Arial" w:hAnsi="Arial" w:cs="Arial"/>
        </w:rPr>
        <w:t xml:space="preserve"> </w:t>
      </w:r>
    </w:p>
    <w:p w14:paraId="3816AD43" w14:textId="77777777" w:rsidR="00931D6C" w:rsidRDefault="00931D6C" w:rsidP="00931D6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Product Owner / Cliente</w:t>
      </w:r>
    </w:p>
    <w:p w14:paraId="5901A5E0" w14:textId="77777777" w:rsidR="00931D6C" w:rsidRDefault="00931D6C" w:rsidP="00931D6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20E5351" w14:textId="0935614F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25C1D25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17AF10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stimar Esforço para Estórias de Usuário</w:t>
      </w:r>
    </w:p>
    <w:p w14:paraId="321F71C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Verificar com o time se as estórias de usuário estão compreensíveis e se cabe em uma sprint ou tem que ser quebrada em várias estórias para poder caber em uma ou mais sprints.</w:t>
      </w:r>
    </w:p>
    <w:p w14:paraId="7B5B8F5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0297E0F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79E391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Planejamento</w:t>
      </w:r>
    </w:p>
    <w:p w14:paraId="2C0063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Dividir as Estórias dos Usuários em Sprints.</w:t>
      </w:r>
    </w:p>
    <w:p w14:paraId="25F4F41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Organizar as sprints com as estórias de usuários pretendidas a serem realizadas.</w:t>
      </w:r>
    </w:p>
    <w:p w14:paraId="41442B95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Kanban e Documento de Sprint Planning</w:t>
      </w:r>
    </w:p>
    <w:p w14:paraId="5FE2CDC4" w14:textId="6F48D32F" w:rsidR="00986805" w:rsidRPr="00986805" w:rsidRDefault="00986805" w:rsidP="00986805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21A8D894" w14:textId="742938CE" w:rsidR="00986805" w:rsidRP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C7535B0" w14:textId="2A3A3190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xecução</w:t>
      </w:r>
    </w:p>
    <w:p w14:paraId="158C3CE1" w14:textId="1CABCA6C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4583F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Execução</w:t>
      </w:r>
    </w:p>
    <w:p w14:paraId="5307C2F7" w14:textId="1FF25F31" w:rsidR="00986805" w:rsidRPr="00986805" w:rsidRDefault="00053D2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986805" w:rsidRPr="00986805">
        <w:rPr>
          <w:rFonts w:ascii="Arial" w:eastAsia="Arial" w:hAnsi="Arial" w:cs="Arial"/>
          <w:i w:val="0"/>
          <w:iCs w:val="0"/>
          <w:sz w:val="20"/>
          <w:szCs w:val="20"/>
        </w:rPr>
        <w:t>Criar Wireframe</w:t>
      </w:r>
    </w:p>
    <w:p w14:paraId="6BCF6CB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</w:t>
      </w:r>
    </w:p>
    <w:p w14:paraId="0F89E93F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 Criar um modelo visual de facil entendimento, visualização e customização para o cliente ter uma ideia inicial de como vai ficar a sua demanda e poder validar antes de desenvolver se o que foi mostrado poderá atender a seu requisito satisfatoriamente.</w:t>
      </w:r>
    </w:p>
    <w:p w14:paraId="38C5BDA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Documento de Wireframe</w:t>
      </w:r>
    </w:p>
    <w:p w14:paraId="4943C8F3" w14:textId="2AA8759B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4880F2C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5EEE11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83CE6B4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Executar Iteração da Sprint</w:t>
      </w:r>
    </w:p>
    <w:p w14:paraId="236B2A3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Iniciar a iteração da Sprint com as histórias dos usuários priorizadas e de facil visualização através de quadro Kanban.</w:t>
      </w:r>
    </w:p>
    <w:p w14:paraId="6140050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Documento de Sprint Planning e Kanban</w:t>
      </w:r>
    </w:p>
    <w:p w14:paraId="700DD773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Sprint Backlog</w:t>
      </w:r>
    </w:p>
    <w:p w14:paraId="5E0F44E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0AD3EC2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7F18370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DC59E7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2EE5571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8874BF3" w14:textId="77777777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2614394" w14:textId="713512B9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1C1C4895" w14:textId="77777777" w:rsidR="003203B2" w:rsidRDefault="003203B2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F04596A" w14:textId="0D4104C9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44E72F2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Selecionar Estória de Usuário</w:t>
      </w:r>
    </w:p>
    <w:p w14:paraId="7409618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Selecionar a tarefa que será desenvolvida para dar início a ela.</w:t>
      </w:r>
    </w:p>
    <w:p w14:paraId="26EF813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Entrada: Sprint Backlog</w:t>
      </w:r>
    </w:p>
    <w:p w14:paraId="4D3DCB1D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56A5FC1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8C4CF0E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148179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mplementar</w:t>
      </w:r>
    </w:p>
    <w:p w14:paraId="75BEBF7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O time iniciará a codificação da estória de usuário; </w:t>
      </w:r>
    </w:p>
    <w:p w14:paraId="31C44BEA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Entrada: Wireframe</w:t>
      </w:r>
    </w:p>
    <w:p w14:paraId="52A12A72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Saída: Code Review e Unit Test</w:t>
      </w:r>
    </w:p>
    <w:p w14:paraId="0BE63A79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1A5DEC61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0421676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26482D0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04FB2628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Atividade: Incrementar Produto</w:t>
      </w:r>
    </w:p>
    <w:p w14:paraId="31F36FAC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Objetivo: A equipe deve versionar as modificações para posteriormente fazer deploy</w:t>
      </w:r>
    </w:p>
    <w:p w14:paraId="630FFA97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36C7330" w14:textId="7EE5B105" w:rsidR="00986805" w:rsidRDefault="00986805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A0F76DB" w14:textId="77777777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7E4F8AE5" w14:textId="7D75C5EF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Alterar o Documento de Arquitetura</w:t>
      </w:r>
    </w:p>
    <w:p w14:paraId="4C905D24" w14:textId="6EEA201D" w:rsidR="00986805" w:rsidRP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Atualizar o documento de arquitetura de acordo com as mudanças de arquitetura identificadas durante a codificação do sistema.</w:t>
      </w:r>
    </w:p>
    <w:p w14:paraId="595201EC" w14:textId="720D1326" w:rsidR="00986805" w:rsidRDefault="00986805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7AA48CA4" w14:textId="710AE8BA" w:rsidR="00067E9B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07ADD61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 Execução</w:t>
      </w:r>
    </w:p>
    <w:p w14:paraId="32FACCAE" w14:textId="1393073D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Atividade: Realizar Deploy</w:t>
      </w:r>
    </w:p>
    <w:p w14:paraId="5A8AFC03" w14:textId="32CC83C5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Objetivo: Disponibilizar a versão com as funcionalidades homologadas pelo cliente em produção.</w:t>
      </w:r>
    </w:p>
    <w:p w14:paraId="20F2DFE6" w14:textId="77777777" w:rsidR="00067E9B" w:rsidRPr="00986805" w:rsidRDefault="00067E9B" w:rsidP="00067E9B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Reponsáveis: Scrum Team e Scrum Master</w:t>
      </w:r>
    </w:p>
    <w:p w14:paraId="4A8F1364" w14:textId="77777777" w:rsidR="00067E9B" w:rsidRPr="00D85ABF" w:rsidRDefault="00067E9B" w:rsidP="00986805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5C9956ED" w14:textId="254418B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Execução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1E18D343" w14:textId="77777777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dos testes </w:t>
      </w:r>
    </w:p>
    <w:p w14:paraId="01A89CD7" w14:textId="3C10932D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A partir do momento em que há o desenvolvimento concluído, serão feitos testes para certificar que os requisitos do cliente estão sendo atendidos e o software apresenta correto funcionamento;</w:t>
      </w:r>
    </w:p>
    <w:p w14:paraId="3C95964F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de testes;</w:t>
      </w:r>
    </w:p>
    <w:p w14:paraId="51B42300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Casos de teste e Relatórios de teste</w:t>
      </w:r>
    </w:p>
    <w:p w14:paraId="06AF9530" w14:textId="0E3DA4EC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18FB1247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EAE4FAA" w14:textId="5239D322" w:rsidR="00DA165B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17F3E161" w14:textId="5C81A561" w:rsidR="00DA165B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Atividade:</w:t>
      </w:r>
      <w:r w:rsidR="00DA165B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 w:rsidR="00DA165B" w:rsidRPr="00D85ABF">
        <w:rPr>
          <w:rFonts w:ascii="Arial" w:eastAsia="Arial" w:hAnsi="Arial" w:cs="Arial"/>
          <w:i w:val="0"/>
          <w:iCs w:val="0"/>
          <w:sz w:val="20"/>
          <w:szCs w:val="20"/>
        </w:rPr>
        <w:t>Elaborar plano de testes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</w:p>
    <w:p w14:paraId="5542338F" w14:textId="402981F3" w:rsidR="00D85ABF" w:rsidRPr="00D85ABF" w:rsidRDefault="00DA165B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Partindo da documentação que contém as regras de negócio relativas ao produto, desenvolvem-se fluxos para execução de testes para verificar se ocorrem anomalias durante o uso;</w:t>
      </w:r>
    </w:p>
    <w:p w14:paraId="67C0DAC6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Estórias de Usuário;</w:t>
      </w:r>
    </w:p>
    <w:p w14:paraId="6C95D85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Plano de teste</w:t>
      </w:r>
    </w:p>
    <w:p w14:paraId="4B9A39FB" w14:textId="64FEF08E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Responsáveis: Scrum Team e Scrum Master</w:t>
      </w:r>
    </w:p>
    <w:p w14:paraId="76AF360F" w14:textId="4EA1BB47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2D9A794C" w14:textId="77777777" w:rsidR="009D49CF" w:rsidRPr="00D85ABF" w:rsidRDefault="009D49C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AB9E286" w14:textId="5A893428" w:rsid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 xml:space="preserve">Processo: </w:t>
      </w:r>
      <w:r w:rsidR="0075704A">
        <w:rPr>
          <w:rFonts w:ascii="Arial" w:eastAsia="Arial" w:hAnsi="Arial" w:cs="Arial"/>
          <w:i w:val="0"/>
          <w:iCs w:val="0"/>
          <w:sz w:val="20"/>
          <w:szCs w:val="20"/>
        </w:rPr>
        <w:t xml:space="preserve">Execução </w:t>
      </w:r>
    </w:p>
    <w:p w14:paraId="5CA2BD6B" w14:textId="431B93B3" w:rsidR="00A12551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xecutar testes de aceitação</w:t>
      </w:r>
    </w:p>
    <w:p w14:paraId="0833F8F0" w14:textId="0E972E62" w:rsidR="00D85ABF" w:rsidRPr="00D85ABF" w:rsidRDefault="00A12551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Objetivo</w:t>
      </w:r>
      <w:r w:rsidR="00D85ABF" w:rsidRPr="00D85ABF">
        <w:rPr>
          <w:rFonts w:ascii="Arial" w:eastAsia="Arial" w:hAnsi="Arial" w:cs="Arial"/>
          <w:i w:val="0"/>
          <w:iCs w:val="0"/>
          <w:sz w:val="20"/>
          <w:szCs w:val="20"/>
        </w:rPr>
        <w:t>: Durante a fase de execução de testes, será disponibilizado ao cliente a oportunidade de executar testes, de forma a certificar se o software corresponde ao esperado;</w:t>
      </w:r>
    </w:p>
    <w:p w14:paraId="4CE1C2E3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Entrada: Plano UAT (User Acceptance Test)</w:t>
      </w:r>
    </w:p>
    <w:p w14:paraId="0BFE650C" w14:textId="77777777" w:rsidR="00D85ABF" w:rsidRPr="00D85ABF" w:rsidRDefault="00D85ABF" w:rsidP="00D85ABF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Saída: Relatório de usabilidade;</w:t>
      </w:r>
    </w:p>
    <w:p w14:paraId="6A82EEFF" w14:textId="39772406" w:rsidR="00986805" w:rsidRPr="00D85ABF" w:rsidRDefault="00D85ABF" w:rsidP="00D85ABF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0"/>
          <w:szCs w:val="20"/>
        </w:rPr>
      </w:pPr>
      <w:r w:rsidRPr="00D85ABF">
        <w:rPr>
          <w:rFonts w:ascii="Arial" w:eastAsia="Arial" w:hAnsi="Arial" w:cs="Arial"/>
          <w:i w:val="0"/>
          <w:iCs w:val="0"/>
          <w:sz w:val="20"/>
          <w:szCs w:val="20"/>
        </w:rPr>
        <w:t>Responsáveis: Cliente</w:t>
      </w:r>
    </w:p>
    <w:p w14:paraId="3259A68B" w14:textId="1D0C8DDC" w:rsidR="00D85ABF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5AAFD0E" w14:textId="77777777" w:rsidR="00D85ABF" w:rsidRPr="00986805" w:rsidRDefault="00D85ABF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6F5DB7E" w14:textId="77777777" w:rsidR="00327A3C" w:rsidRPr="00986805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Monitoramento e Controle</w:t>
      </w:r>
    </w:p>
    <w:p w14:paraId="60F238DA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477BF95B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7A1A030E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é a última sprint</w:t>
      </w:r>
    </w:p>
    <w:p w14:paraId="52F4189C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 recorrente da pilha de sprint para identificar quando encerra a pilh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, ou seja, se é a última sprint.</w:t>
      </w:r>
    </w:p>
    <w:p w14:paraId="7961017E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9834366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5BBD6703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0C25B875" w14:textId="77777777" w:rsidR="00327A3C" w:rsidRDefault="00327A3C" w:rsidP="00327A3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1E22163B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CBB91FA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62DBF4AB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Verificar se há algum impedimento</w:t>
      </w:r>
    </w:p>
    <w:p w14:paraId="2B461D96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AC46AA">
        <w:rPr>
          <w:rFonts w:ascii="Arial" w:eastAsia="Arial" w:hAnsi="Arial" w:cs="Arial"/>
          <w:i w:val="0"/>
          <w:iCs w:val="0"/>
          <w:sz w:val="20"/>
          <w:szCs w:val="20"/>
        </w:rPr>
        <w:t>Realizar a verific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quanto à existência de impedimento.</w:t>
      </w:r>
    </w:p>
    <w:p w14:paraId="3BE9D8B0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52A9F92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1F387065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533C89B0" w14:textId="77777777" w:rsidR="00327A3C" w:rsidRDefault="00327A3C" w:rsidP="00327A3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547B0B37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F6A1480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73A12BF8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mover impedimento</w:t>
      </w:r>
    </w:p>
    <w:p w14:paraId="0920AF26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olucionar os impedimentos encontradas ao longo das iterações do clico das sprints.</w:t>
      </w:r>
    </w:p>
    <w:p w14:paraId="45EC0791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0AEB1973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783C0719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31E93E5F" w14:textId="77777777" w:rsidR="00327A3C" w:rsidRDefault="00327A3C" w:rsidP="00327A3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5C0A98C1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1D930094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2B89E6CA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a sprint backlog</w:t>
      </w:r>
    </w:p>
    <w:p w14:paraId="64678FA0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 sprint backlog em caso de mudanças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73FDC876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6A0040D0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26C365C6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31241A39" w14:textId="77777777" w:rsidR="00327A3C" w:rsidRDefault="00327A3C" w:rsidP="00327A3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</w:t>
      </w:r>
    </w:p>
    <w:p w14:paraId="510EC683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3EE26635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0E77D832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xecução</w:t>
      </w:r>
    </w:p>
    <w:p w14:paraId="26ADC0F2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aminhar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início da execução das sprints.</w:t>
      </w:r>
    </w:p>
    <w:p w14:paraId="72CFC207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275376A3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7FB1ADD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crum Master</w:t>
      </w:r>
      <w:r>
        <w:rPr>
          <w:rFonts w:ascii="Arial" w:hAnsi="Arial" w:cs="Arial"/>
        </w:rPr>
        <w:t xml:space="preserve"> </w:t>
      </w:r>
    </w:p>
    <w:p w14:paraId="07426D5A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articipantes: Scrum Master</w:t>
      </w:r>
    </w:p>
    <w:p w14:paraId="1A69B9BD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507494C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6393C6F1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3743FFB1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tualizar indicadores</w:t>
      </w:r>
    </w:p>
    <w:p w14:paraId="46B4F19B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>Proceder a atualização dos indicadores conforme o levantamento realizad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.</w:t>
      </w:r>
    </w:p>
    <w:p w14:paraId="26A5AC04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3CC4CDBA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65151BDB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75DA7EBE" w14:textId="77777777" w:rsidR="00327A3C" w:rsidRDefault="00327A3C" w:rsidP="00327A3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5A3D2539" w14:textId="77777777" w:rsidR="00327A3C" w:rsidRDefault="00327A3C" w:rsidP="00327A3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76C9F29D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3C6D7B5A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justar indicadores</w:t>
      </w:r>
    </w:p>
    <w:p w14:paraId="4F221186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Proceder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o ajuste final</w:t>
      </w:r>
      <w:r w:rsidRPr="000B54DC">
        <w:rPr>
          <w:rFonts w:ascii="Arial" w:eastAsia="Arial" w:hAnsi="Arial" w:cs="Arial"/>
          <w:i w:val="0"/>
          <w:iCs w:val="0"/>
          <w:sz w:val="20"/>
          <w:szCs w:val="20"/>
        </w:rPr>
        <w:t xml:space="preserve"> dos indicadores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considerando o encerramento de todas as sprints.</w:t>
      </w:r>
    </w:p>
    <w:p w14:paraId="690715BF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4FDA38F2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Documento de Indicadores  </w:t>
      </w:r>
    </w:p>
    <w:p w14:paraId="01C77FB9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  <w:r>
        <w:rPr>
          <w:rFonts w:ascii="Arial" w:hAnsi="Arial" w:cs="Arial"/>
        </w:rPr>
        <w:t xml:space="preserve"> </w:t>
      </w:r>
    </w:p>
    <w:p w14:paraId="5D7B8D95" w14:textId="77777777" w:rsidR="00327A3C" w:rsidRDefault="00327A3C" w:rsidP="00327A3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67F381DE" w14:textId="77777777" w:rsidR="00327A3C" w:rsidRDefault="00327A3C" w:rsidP="00327A3C">
      <w:pPr>
        <w:pStyle w:val="PSCComentarioTemplate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03CA1258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Monitoramento e Controle</w:t>
      </w:r>
    </w:p>
    <w:p w14:paraId="7A2E74A2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mento</w:t>
      </w:r>
    </w:p>
    <w:p w14:paraId="633D73AB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Encerrar o ciclo de monitoramento do projeto considerando a finalização do produto.</w:t>
      </w:r>
    </w:p>
    <w:p w14:paraId="478B5B09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48304209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7E621DF8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Gerente de Projeto</w:t>
      </w:r>
    </w:p>
    <w:p w14:paraId="1524B6F8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Gerente de Projeto</w:t>
      </w:r>
    </w:p>
    <w:p w14:paraId="3C8C15F2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532B430" w14:textId="77777777" w:rsidR="00327A3C" w:rsidRPr="00986805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</w:p>
    <w:p w14:paraId="65377605" w14:textId="77777777" w:rsidR="00327A3C" w:rsidRPr="00986805" w:rsidRDefault="00327A3C" w:rsidP="00327A3C">
      <w:pPr>
        <w:pStyle w:val="PSCComentarioTemplate"/>
        <w:spacing w:before="0" w:after="0"/>
        <w:rPr>
          <w:rFonts w:ascii="Arial" w:eastAsia="Arial" w:hAnsi="Arial" w:cs="Arial"/>
          <w:b/>
          <w:i w:val="0"/>
          <w:iCs w:val="0"/>
          <w:sz w:val="24"/>
          <w:szCs w:val="24"/>
        </w:rPr>
      </w:pPr>
      <w:r w:rsidRPr="00986805">
        <w:rPr>
          <w:rFonts w:ascii="Arial" w:eastAsia="Arial" w:hAnsi="Arial" w:cs="Arial"/>
          <w:b/>
          <w:i w:val="0"/>
          <w:iCs w:val="0"/>
          <w:sz w:val="24"/>
          <w:szCs w:val="24"/>
        </w:rPr>
        <w:t>Encerramento</w:t>
      </w:r>
    </w:p>
    <w:p w14:paraId="1BB77CD4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93C90C7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8B123C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19476FE0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Review</w:t>
      </w:r>
    </w:p>
    <w:p w14:paraId="649BA350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reunião de revisão da sprint para analisar os resultados da sprint em relação aos objetivos da sprint do ponto de vista do produto e sua release.</w:t>
      </w:r>
    </w:p>
    <w:p w14:paraId="41D52415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>
        <w:rPr>
          <w:rFonts w:ascii="Arial" w:eastAsia="Arial" w:hAnsi="Arial" w:cs="Arial"/>
          <w:sz w:val="20"/>
          <w:szCs w:val="20"/>
        </w:rPr>
        <w:t>Sprint Backlog</w:t>
      </w:r>
    </w:p>
    <w:p w14:paraId="28D60250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352371E2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2BD4B522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 w14:paraId="1A359E83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160ED42B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51EE4186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Demo</w:t>
      </w:r>
    </w:p>
    <w:p w14:paraId="3C548B98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monstração do release da sprint.</w:t>
      </w:r>
    </w:p>
    <w:p w14:paraId="127C1EDD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3EB8B331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EBF2D66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173D90A7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Gerente do Projeto / Cliente</w:t>
      </w:r>
    </w:p>
    <w:p w14:paraId="2FE30E0B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49E7864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</w:p>
    <w:p w14:paraId="3E7D573D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6988A0DD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Sprint retrospective</w:t>
      </w:r>
    </w:p>
    <w:p w14:paraId="39903918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avaliação do desempenho da equipe na perspectiva do processo da sprint, o que foi bem e o que pode ser melhorado para a próxima sprint.</w:t>
      </w:r>
    </w:p>
    <w:p w14:paraId="6CEB1C64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12AD1DE5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16608D85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1121EB0E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(opcional)</w:t>
      </w:r>
    </w:p>
    <w:p w14:paraId="5D43335A" w14:textId="77777777" w:rsidR="00327A3C" w:rsidRDefault="00327A3C" w:rsidP="00327A3C">
      <w:pPr>
        <w:rPr>
          <w:rFonts w:ascii="Arial" w:eastAsia="Arial" w:hAnsi="Arial" w:cs="Arial"/>
          <w:i/>
          <w:iCs/>
          <w:sz w:val="20"/>
          <w:szCs w:val="20"/>
        </w:rPr>
      </w:pPr>
    </w:p>
    <w:p w14:paraId="7615F788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43C61591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Aceitação da entrega</w:t>
      </w:r>
    </w:p>
    <w:p w14:paraId="21362A94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o processo formal da entrega e o respectivo aceite conforme os critérios prévios de aceitação.</w:t>
      </w:r>
    </w:p>
    <w:p w14:paraId="360C2D82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0C3AA17B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>
        <w:rPr>
          <w:rFonts w:ascii="Arial" w:eastAsia="Arial" w:hAnsi="Arial" w:cs="Arial"/>
          <w:sz w:val="20"/>
          <w:szCs w:val="20"/>
        </w:rPr>
        <w:t>Documento de aceitação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051A993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17E34798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 / Product Owner / Cliente / Gerente de Projeto</w:t>
      </w:r>
    </w:p>
    <w:p w14:paraId="053E47DF" w14:textId="77777777" w:rsidR="00327A3C" w:rsidRDefault="00327A3C" w:rsidP="00327A3C">
      <w:pPr>
        <w:rPr>
          <w:rFonts w:ascii="Arial" w:eastAsia="Arial" w:hAnsi="Arial" w:cs="Arial"/>
          <w:color w:val="000000"/>
          <w:sz w:val="20"/>
          <w:szCs w:val="20"/>
          <w:u w:color="000000"/>
          <w:lang w:val="pt-PT" w:eastAsia="pt-BR"/>
        </w:rPr>
      </w:pPr>
      <w:r>
        <w:rPr>
          <w:rFonts w:ascii="Arial" w:eastAsia="Arial" w:hAnsi="Arial" w:cs="Arial"/>
          <w:i/>
          <w:iCs/>
          <w:sz w:val="20"/>
          <w:szCs w:val="20"/>
        </w:rPr>
        <w:br w:type="page"/>
      </w:r>
    </w:p>
    <w:p w14:paraId="4157EB96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lastRenderedPageBreak/>
        <w:t>Processo: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Encerramento</w:t>
      </w:r>
    </w:p>
    <w:p w14:paraId="64F5AE75" w14:textId="77777777" w:rsidR="00327A3C" w:rsidRPr="00986805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Atividade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print Retrospective </w:t>
      </w:r>
    </w:p>
    <w:p w14:paraId="4032BDF5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Objetivo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>Realizar a demonstração do release da sprint.</w:t>
      </w:r>
    </w:p>
    <w:p w14:paraId="75AE38B7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Entradas: </w:t>
      </w:r>
      <w:r w:rsidRPr="00D329DC">
        <w:rPr>
          <w:rFonts w:ascii="Arial" w:eastAsia="Arial" w:hAnsi="Arial" w:cs="Arial"/>
          <w:sz w:val="20"/>
          <w:szCs w:val="20"/>
        </w:rPr>
        <w:t>Não há artefatos de</w:t>
      </w:r>
      <w:r>
        <w:rPr>
          <w:rFonts w:ascii="Arial" w:eastAsia="Arial" w:hAnsi="Arial" w:cs="Arial"/>
          <w:sz w:val="20"/>
          <w:szCs w:val="20"/>
        </w:rPr>
        <w:t xml:space="preserve"> entrada</w:t>
      </w:r>
    </w:p>
    <w:p w14:paraId="37C2C715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aídas: </w:t>
      </w:r>
      <w:r w:rsidRPr="00D329DC">
        <w:rPr>
          <w:rFonts w:ascii="Arial" w:eastAsia="Arial" w:hAnsi="Arial" w:cs="Arial"/>
          <w:sz w:val="20"/>
          <w:szCs w:val="20"/>
        </w:rPr>
        <w:t xml:space="preserve">Não há artefatos de </w:t>
      </w:r>
      <w:r>
        <w:rPr>
          <w:rFonts w:ascii="Arial" w:eastAsia="Arial" w:hAnsi="Arial" w:cs="Arial"/>
          <w:sz w:val="20"/>
          <w:szCs w:val="20"/>
        </w:rPr>
        <w:t>saída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  </w:t>
      </w:r>
    </w:p>
    <w:p w14:paraId="465C3B2F" w14:textId="77777777" w:rsidR="00327A3C" w:rsidRDefault="00327A3C" w:rsidP="00327A3C">
      <w:pPr>
        <w:pStyle w:val="PSCComentarioTemplate"/>
        <w:rPr>
          <w:rFonts w:ascii="Arial" w:eastAsia="Arial" w:hAnsi="Arial" w:cs="Arial"/>
          <w:i w:val="0"/>
          <w:iCs w:val="0"/>
          <w:sz w:val="20"/>
          <w:szCs w:val="20"/>
        </w:rPr>
      </w:pPr>
      <w:r w:rsidRPr="00986805">
        <w:rPr>
          <w:rFonts w:ascii="Arial" w:eastAsia="Arial" w:hAnsi="Arial" w:cs="Arial"/>
          <w:i w:val="0"/>
          <w:iCs w:val="0"/>
          <w:sz w:val="20"/>
          <w:szCs w:val="20"/>
        </w:rPr>
        <w:t xml:space="preserve">Responsáveis: </w:t>
      </w:r>
      <w:r>
        <w:rPr>
          <w:rFonts w:ascii="Arial" w:eastAsia="Arial" w:hAnsi="Arial" w:cs="Arial"/>
          <w:i w:val="0"/>
          <w:iCs w:val="0"/>
          <w:sz w:val="20"/>
          <w:szCs w:val="20"/>
        </w:rPr>
        <w:t xml:space="preserve">Scrum Master / Team Scrum </w:t>
      </w:r>
    </w:p>
    <w:p w14:paraId="5B5749A6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sz w:val="20"/>
          <w:szCs w:val="20"/>
        </w:rPr>
        <w:t>Participantes: Scrum Master / Team Scrum</w:t>
      </w:r>
    </w:p>
    <w:p w14:paraId="3EB13B66" w14:textId="77777777" w:rsidR="00327A3C" w:rsidRDefault="00327A3C" w:rsidP="00327A3C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074A20B9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  <w:bookmarkStart w:id="12" w:name="_GoBack"/>
      <w:bookmarkEnd w:id="12"/>
    </w:p>
    <w:p w14:paraId="07799BB3" w14:textId="0F004C69" w:rsidR="002C1FE4" w:rsidRDefault="002C1FE4">
      <w:pPr>
        <w:pStyle w:val="Body"/>
      </w:pPr>
    </w:p>
    <w:p w14:paraId="5F56CDEF" w14:textId="77777777" w:rsidR="002C1FE4" w:rsidRDefault="00941501">
      <w:pPr>
        <w:pStyle w:val="Ttulo2"/>
        <w:numPr>
          <w:ilvl w:val="1"/>
          <w:numId w:val="25"/>
        </w:numPr>
        <w:rPr>
          <w:rFonts w:ascii="Arial" w:eastAsia="Arial" w:hAnsi="Arial" w:cs="Arial"/>
        </w:rPr>
      </w:pPr>
      <w:bookmarkStart w:id="13" w:name="_Toc13"/>
      <w:r>
        <w:rPr>
          <w:rStyle w:val="Nmerodepgina"/>
          <w:rFonts w:ascii="Arial" w:hAnsi="Arial"/>
        </w:rPr>
        <w:t>Engenheiro de Requisitos / Product Owner</w:t>
      </w:r>
      <w:bookmarkEnd w:id="13"/>
    </w:p>
    <w:p w14:paraId="20273499" w14:textId="77777777" w:rsidR="002C1FE4" w:rsidRDefault="002C1FE4">
      <w:pPr>
        <w:pStyle w:val="Body"/>
      </w:pPr>
    </w:p>
    <w:p w14:paraId="33DFF3E2" w14:textId="77777777" w:rsidR="002C1FE4" w:rsidRDefault="002C1FE4">
      <w:pPr>
        <w:pStyle w:val="Body"/>
      </w:pPr>
    </w:p>
    <w:p w14:paraId="01CFDCF5" w14:textId="4BE16B53" w:rsidR="002C1FE4" w:rsidRDefault="002C1FE4" w:rsidP="00C357A5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1E5C42A0" w14:textId="77777777" w:rsidR="002C1FE4" w:rsidRDefault="002C1FE4">
      <w:pPr>
        <w:pStyle w:val="Paragraph2"/>
        <w:spacing w:after="0"/>
        <w:ind w:left="720"/>
        <w:jc w:val="both"/>
        <w:rPr>
          <w:rStyle w:val="Nmerodepgina"/>
          <w:sz w:val="24"/>
          <w:szCs w:val="24"/>
          <w:lang w:val="pt-PT"/>
        </w:rPr>
      </w:pPr>
    </w:p>
    <w:p w14:paraId="5474C0A1" w14:textId="77777777" w:rsidR="002C1FE4" w:rsidRDefault="00941501">
      <w:pPr>
        <w:pStyle w:val="Paragraph2"/>
        <w:spacing w:after="0"/>
        <w:ind w:left="0"/>
        <w:jc w:val="both"/>
        <w:rPr>
          <w:b/>
          <w:bCs/>
          <w:sz w:val="24"/>
          <w:szCs w:val="24"/>
          <w:lang w:val="pt-PT"/>
        </w:rPr>
      </w:pPr>
      <w:bookmarkStart w:id="14" w:name="_Ref4713945372"/>
      <w:r>
        <w:rPr>
          <w:b/>
          <w:bCs/>
          <w:sz w:val="24"/>
          <w:szCs w:val="24"/>
          <w:lang w:val="pt-PT"/>
        </w:rPr>
        <w:t>5.6.  Engenheiro de Testes</w:t>
      </w:r>
    </w:p>
    <w:p w14:paraId="1E0EBC6D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65F7691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75471C5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valiar, através de testes, se o software atende os requisitos do cliente;</w:t>
      </w:r>
    </w:p>
    <w:p w14:paraId="4D9D44EB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bertura e Validação de bugs;</w:t>
      </w:r>
    </w:p>
    <w:p w14:paraId="2569C79C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artefatos tangíveis à qualidade de software;</w:t>
      </w:r>
    </w:p>
    <w:p w14:paraId="661B7626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utomatizar testes funcionais.</w:t>
      </w:r>
      <w:bookmarkEnd w:id="14"/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Ttulo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5" w:name="_Toc15"/>
      <w:r>
        <w:rPr>
          <w:rStyle w:val="Nmerodepgina"/>
          <w:rFonts w:ascii="Arial" w:hAnsi="Arial"/>
          <w:sz w:val="28"/>
          <w:szCs w:val="28"/>
        </w:rPr>
        <w:t>Papéis e Responsabilidades</w:t>
      </w:r>
      <w:bookmarkEnd w:id="15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Pr="00F54981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  <w:color w:val="00B0F0"/>
        </w:rPr>
      </w:pPr>
      <w:bookmarkStart w:id="16" w:name="_Toc16"/>
      <w:r w:rsidRPr="00F54981">
        <w:rPr>
          <w:rStyle w:val="Nmerodepgina"/>
          <w:rFonts w:ascii="Arial" w:hAnsi="Arial"/>
          <w:color w:val="00B0F0"/>
        </w:rPr>
        <w:t>Gerente de Projetos</w:t>
      </w:r>
      <w:bookmarkEnd w:id="16"/>
    </w:p>
    <w:p w14:paraId="23092F77" w14:textId="435AFA00" w:rsidR="002C1FE4" w:rsidRDefault="00941501">
      <w:pPr>
        <w:pStyle w:val="NormalWeb"/>
        <w:jc w:val="both"/>
        <w:rPr>
          <w:rFonts w:ascii="Arial" w:hAnsi="Arial"/>
        </w:rPr>
      </w:pPr>
      <w:r>
        <w:rPr>
          <w:rFonts w:ascii="Arial" w:hAnsi="Arial"/>
        </w:rPr>
        <w:t>Responsável pelo planejamento, monitoramento e controle das atividades e recursos necessários para ao pleno desenvolvimento do projeto.</w:t>
      </w:r>
    </w:p>
    <w:p w14:paraId="1435BAE7" w14:textId="3B22EF77" w:rsidR="005C3042" w:rsidRDefault="005C3042">
      <w:pPr>
        <w:pStyle w:val="NormalWeb"/>
        <w:jc w:val="both"/>
        <w:rPr>
          <w:rFonts w:ascii="Arial" w:hAnsi="Arial"/>
        </w:rPr>
      </w:pPr>
    </w:p>
    <w:p w14:paraId="05888FFE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6308C116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61E46393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11CCDE8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7B820954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6ACDA5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704235EA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371B562F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2EC60C70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nar e mediar as atividades entre os membros da equipe, preservando a equipe das suas limitações e capacidade de produção;</w:t>
      </w:r>
    </w:p>
    <w:p w14:paraId="0CC35F23" w14:textId="4A7111DC" w:rsidR="000C5C27" w:rsidRPr="000C5C27" w:rsidRDefault="005C3042" w:rsidP="000C5C27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3B3EA167" w14:textId="77777777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6CC2BD6A" w14:textId="0885C104" w:rsidR="005C3042" w:rsidRDefault="005C3042" w:rsidP="005C3042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ctados a partir dos "Daily Scrum".</w:t>
      </w:r>
    </w:p>
    <w:p w14:paraId="0E4A6AD5" w14:textId="77777777" w:rsidR="000C5C27" w:rsidRDefault="000C5C27" w:rsidP="000C5C27">
      <w:pPr>
        <w:pStyle w:val="Paragraph2"/>
        <w:spacing w:after="0"/>
        <w:ind w:left="720"/>
        <w:jc w:val="both"/>
        <w:rPr>
          <w:sz w:val="24"/>
          <w:szCs w:val="24"/>
          <w:lang w:val="pt-PT"/>
        </w:rPr>
      </w:pPr>
    </w:p>
    <w:p w14:paraId="46497448" w14:textId="716DA783" w:rsidR="005C3042" w:rsidRPr="00450943" w:rsidRDefault="000C5C27" w:rsidP="000C5C27">
      <w:pPr>
        <w:pStyle w:val="NormalWeb"/>
        <w:numPr>
          <w:ilvl w:val="1"/>
          <w:numId w:val="33"/>
        </w:numPr>
        <w:jc w:val="both"/>
        <w:rPr>
          <w:rFonts w:ascii="Arial" w:eastAsia="Arial" w:hAnsi="Arial" w:cs="Arial"/>
          <w:b/>
          <w:color w:val="FF0000"/>
        </w:rPr>
      </w:pPr>
      <w:r w:rsidRPr="00450943">
        <w:rPr>
          <w:rFonts w:ascii="Arial" w:eastAsia="Arial" w:hAnsi="Arial" w:cs="Arial"/>
          <w:b/>
          <w:color w:val="FF0000"/>
        </w:rPr>
        <w:t>Scrum Master</w:t>
      </w:r>
    </w:p>
    <w:p w14:paraId="49D1F0AA" w14:textId="77777777" w:rsidR="000C5C27" w:rsidRPr="000C5C27" w:rsidRDefault="000C5C27">
      <w:pPr>
        <w:pStyle w:val="NormalWeb"/>
        <w:jc w:val="both"/>
        <w:rPr>
          <w:rFonts w:ascii="Arial" w:eastAsia="Arial" w:hAnsi="Arial" w:cs="Arial"/>
          <w:b/>
        </w:rPr>
      </w:pPr>
    </w:p>
    <w:p w14:paraId="326EA273" w14:textId="54782C08" w:rsidR="002C1FE4" w:rsidRDefault="00941501" w:rsidP="00AB0A83">
      <w:pPr>
        <w:pStyle w:val="Ttulo2"/>
        <w:numPr>
          <w:ilvl w:val="1"/>
          <w:numId w:val="34"/>
        </w:numPr>
        <w:rPr>
          <w:rStyle w:val="Nmerodepgina"/>
          <w:rFonts w:ascii="Arial" w:hAnsi="Arial"/>
          <w:color w:val="00B0F0"/>
        </w:rPr>
      </w:pPr>
      <w:bookmarkStart w:id="17" w:name="_Toc17"/>
      <w:r w:rsidRPr="00AB0A83">
        <w:rPr>
          <w:rStyle w:val="Nmerodepgina"/>
          <w:rFonts w:ascii="Arial" w:hAnsi="Arial"/>
          <w:color w:val="00B0F0"/>
        </w:rPr>
        <w:t>Engenheiro de Software</w:t>
      </w:r>
      <w:bookmarkEnd w:id="17"/>
    </w:p>
    <w:p w14:paraId="1A0CFC03" w14:textId="3850A5F7" w:rsidR="00AB0A83" w:rsidRDefault="00AB0A83" w:rsidP="00AB0A83">
      <w:pPr>
        <w:pStyle w:val="Body"/>
        <w:rPr>
          <w:lang w:val="pt-PT"/>
        </w:rPr>
      </w:pPr>
    </w:p>
    <w:p w14:paraId="08FBBCE4" w14:textId="5471D0C4" w:rsidR="00AB0A83" w:rsidRDefault="00AB0A83" w:rsidP="00AB0A83">
      <w:pPr>
        <w:pStyle w:val="Body"/>
        <w:rPr>
          <w:lang w:val="pt-PT"/>
        </w:rPr>
      </w:pPr>
    </w:p>
    <w:p w14:paraId="2D62C84B" w14:textId="77777777" w:rsidR="00AB0A83" w:rsidRDefault="00AB0A83" w:rsidP="00AB0A83">
      <w:pPr>
        <w:pStyle w:val="Body"/>
        <w:rPr>
          <w:lang w:val="pt-PT"/>
        </w:rPr>
      </w:pPr>
    </w:p>
    <w:p w14:paraId="72EAEFD7" w14:textId="77777777" w:rsidR="00AB0A83" w:rsidRPr="00AB0A83" w:rsidRDefault="00AB0A83" w:rsidP="00AB0A83">
      <w:pPr>
        <w:pStyle w:val="Body"/>
        <w:rPr>
          <w:lang w:val="pt-PT"/>
        </w:rPr>
      </w:pPr>
    </w:p>
    <w:p w14:paraId="116DA926" w14:textId="5D250019" w:rsidR="002C1FE4" w:rsidRDefault="00941501" w:rsidP="000C5C27">
      <w:pPr>
        <w:pStyle w:val="Ttulo2"/>
        <w:numPr>
          <w:ilvl w:val="1"/>
          <w:numId w:val="34"/>
        </w:numPr>
        <w:rPr>
          <w:rFonts w:ascii="Arial" w:eastAsia="Arial" w:hAnsi="Arial" w:cs="Arial"/>
        </w:rPr>
      </w:pPr>
      <w:bookmarkStart w:id="18" w:name="_Toc18"/>
      <w:r>
        <w:rPr>
          <w:rStyle w:val="Nmerodepgina"/>
          <w:rFonts w:ascii="Arial" w:hAnsi="Arial"/>
        </w:rPr>
        <w:t>Engenheiro de Requisitos</w:t>
      </w:r>
      <w:bookmarkEnd w:id="18"/>
    </w:p>
    <w:p w14:paraId="36F413E1" w14:textId="0156D7EA" w:rsidR="00C357A5" w:rsidRDefault="00C357A5">
      <w:pPr>
        <w:pStyle w:val="NormalWeb"/>
        <w:jc w:val="both"/>
        <w:rPr>
          <w:rFonts w:ascii="Arial" w:hAnsi="Arial"/>
        </w:rPr>
      </w:pPr>
    </w:p>
    <w:p w14:paraId="7C4FEF18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gócio; </w:t>
      </w:r>
    </w:p>
    <w:p w14:paraId="21945E49" w14:textId="77777777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3F1E604" w14:textId="50DBCB13" w:rsidR="00C357A5" w:rsidRDefault="00C357A5" w:rsidP="00C357A5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 os mapas de processos de negócio que possibilitam a identificação e monitoramento de riscos. Além de acompanhar o desempenho de processos, controlando, otimizando e verificando se os padrões necessários para a realização de projetos está sendo aplicado.</w:t>
      </w:r>
    </w:p>
    <w:p w14:paraId="1FCDA7BF" w14:textId="1E7CA83A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2F4E7158" w14:textId="61FAC762" w:rsidR="00450943" w:rsidRDefault="00450943" w:rsidP="00450943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6CBFF87B" w14:textId="28130AC1" w:rsidR="00450943" w:rsidRPr="00450943" w:rsidRDefault="0072356D" w:rsidP="00450943">
      <w:pPr>
        <w:pStyle w:val="Paragraph2"/>
        <w:spacing w:after="0"/>
        <w:ind w:left="0"/>
        <w:jc w:val="both"/>
        <w:rPr>
          <w:b/>
          <w:color w:val="FF0000"/>
          <w:sz w:val="24"/>
          <w:szCs w:val="24"/>
          <w:lang w:val="pt-PT"/>
        </w:rPr>
      </w:pPr>
      <w:r>
        <w:rPr>
          <w:b/>
          <w:color w:val="FF0000"/>
          <w:sz w:val="24"/>
          <w:szCs w:val="24"/>
          <w:lang w:val="pt-PT"/>
        </w:rPr>
        <w:t>6.6</w:t>
      </w:r>
      <w:r w:rsidR="00450943" w:rsidRPr="00450943">
        <w:rPr>
          <w:b/>
          <w:color w:val="FF0000"/>
          <w:sz w:val="24"/>
          <w:szCs w:val="24"/>
          <w:lang w:val="pt-PT"/>
        </w:rPr>
        <w:t xml:space="preserve"> Product Owner</w:t>
      </w:r>
    </w:p>
    <w:p w14:paraId="4069DD8C" w14:textId="5BF8C793" w:rsidR="009D21DC" w:rsidRDefault="009D21DC">
      <w:pPr>
        <w:pStyle w:val="NormalWeb"/>
        <w:jc w:val="both"/>
        <w:rPr>
          <w:rFonts w:ascii="Arial" w:hAnsi="Arial"/>
        </w:rPr>
      </w:pPr>
    </w:p>
    <w:p w14:paraId="75353728" w14:textId="2D643E4D" w:rsidR="009D21DC" w:rsidRPr="00C357A5" w:rsidRDefault="00C357A5">
      <w:pPr>
        <w:pStyle w:val="NormalWeb"/>
        <w:jc w:val="both"/>
        <w:rPr>
          <w:rFonts w:ascii="Arial" w:hAnsi="Arial"/>
          <w:b/>
        </w:rPr>
      </w:pPr>
      <w:r>
        <w:rPr>
          <w:rFonts w:ascii="Arial" w:hAnsi="Arial"/>
          <w:b/>
        </w:rPr>
        <w:t>6.</w:t>
      </w:r>
      <w:r w:rsidR="0072356D">
        <w:rPr>
          <w:rFonts w:ascii="Arial" w:hAnsi="Arial"/>
          <w:b/>
        </w:rPr>
        <w:t>7</w:t>
      </w:r>
      <w:r w:rsidR="00450943">
        <w:rPr>
          <w:rFonts w:ascii="Arial" w:hAnsi="Arial"/>
          <w:b/>
        </w:rPr>
        <w:t xml:space="preserve"> </w:t>
      </w:r>
      <w:r w:rsidR="009D21DC" w:rsidRPr="00C357A5">
        <w:rPr>
          <w:rFonts w:ascii="Arial" w:hAnsi="Arial"/>
          <w:b/>
        </w:rPr>
        <w:t>Arquiteto de Software</w:t>
      </w:r>
    </w:p>
    <w:p w14:paraId="36054317" w14:textId="5BDA4933" w:rsidR="009D21DC" w:rsidRDefault="009D21DC">
      <w:pPr>
        <w:pStyle w:val="NormalWeb"/>
        <w:jc w:val="both"/>
        <w:rPr>
          <w:rFonts w:ascii="Arial" w:hAnsi="Arial"/>
        </w:rPr>
      </w:pPr>
    </w:p>
    <w:p w14:paraId="17F434A6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0E94942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75057450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 de API e Webservices complementares ao sistema;</w:t>
      </w:r>
    </w:p>
    <w:p w14:paraId="6D4C0577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187A8F5C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30DA69E8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461DA69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mitações técnicas;</w:t>
      </w:r>
    </w:p>
    <w:p w14:paraId="7A8C1F34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6C960ADE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532BE5F3" w14:textId="77777777" w:rsidR="009D21DC" w:rsidRDefault="009D21DC" w:rsidP="009D21DC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e do software;</w:t>
      </w:r>
    </w:p>
    <w:p w14:paraId="56218C7E" w14:textId="77777777" w:rsidR="009D21DC" w:rsidRDefault="009D21DC" w:rsidP="009D21DC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ções do projeto.</w:t>
      </w:r>
    </w:p>
    <w:p w14:paraId="603704B7" w14:textId="77777777" w:rsidR="009D21DC" w:rsidRDefault="009D21DC">
      <w:pPr>
        <w:pStyle w:val="NormalWeb"/>
        <w:jc w:val="both"/>
        <w:rPr>
          <w:rFonts w:ascii="Arial" w:eastAsia="Arial" w:hAnsi="Arial" w:cs="Arial"/>
        </w:rPr>
      </w:pPr>
    </w:p>
    <w:p w14:paraId="5D77DAD2" w14:textId="4A325AF7" w:rsidR="002C1FE4" w:rsidRPr="0072356D" w:rsidRDefault="0072356D">
      <w:pPr>
        <w:pStyle w:val="Body"/>
        <w:rPr>
          <w:b/>
          <w:color w:val="FF0000"/>
        </w:rPr>
      </w:pPr>
      <w:r w:rsidRPr="0072356D">
        <w:rPr>
          <w:rFonts w:ascii="Arial Unicode MS" w:hAnsi="Arial Unicode MS"/>
          <w:b/>
          <w:color w:val="FF0000"/>
        </w:rPr>
        <w:t>6.8 Engenheiro de Teste</w:t>
      </w:r>
    </w:p>
    <w:p w14:paraId="5A129955" w14:textId="77777777" w:rsidR="002C1FE4" w:rsidRDefault="002C1FE4">
      <w:pPr>
        <w:pStyle w:val="Ttulo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 w:rsidP="000C5C27">
      <w:pPr>
        <w:pStyle w:val="Ttulo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20"/>
      <w:r>
        <w:rPr>
          <w:rStyle w:val="Nmerodepgina"/>
          <w:rFonts w:ascii="Arial" w:hAnsi="Arial"/>
          <w:sz w:val="28"/>
          <w:szCs w:val="28"/>
        </w:rPr>
        <w:t>Templates</w:t>
      </w:r>
      <w:bookmarkEnd w:id="19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1D098A11" w14:textId="677EB203" w:rsidR="002C1FE4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lastRenderedPageBreak/>
        <w:t>Backlog da sprint</w:t>
      </w:r>
    </w:p>
    <w:p w14:paraId="028007F1" w14:textId="0CE78741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Backlog do produto</w:t>
      </w:r>
    </w:p>
    <w:p w14:paraId="293C7EA3" w14:textId="748D255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Estória de Usuário</w:t>
      </w:r>
    </w:p>
    <w:p w14:paraId="6C11B793" w14:textId="64779A14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Request For Proposal – RFP</w:t>
      </w:r>
    </w:p>
    <w:p w14:paraId="2C268E9E" w14:textId="07C38EEE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Sprint Planning</w:t>
      </w:r>
    </w:p>
    <w:p w14:paraId="744EE626" w14:textId="3BC9C4B3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mplate_Documento_Visao</w:t>
      </w:r>
    </w:p>
    <w:p w14:paraId="468BDA93" w14:textId="5935D9F5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bertura</w:t>
      </w:r>
    </w:p>
    <w:p w14:paraId="01F77030" w14:textId="256925D9" w:rsidR="00FB7552" w:rsidRPr="00FB7552" w:rsidRDefault="00FB7552" w:rsidP="00FB7552">
      <w:pPr>
        <w:pStyle w:val="Body"/>
        <w:numPr>
          <w:ilvl w:val="0"/>
          <w:numId w:val="35"/>
        </w:numPr>
        <w:tabs>
          <w:tab w:val="left" w:pos="397"/>
        </w:tabs>
        <w:spacing w:after="240"/>
        <w:jc w:val="both"/>
        <w:rPr>
          <w:bCs/>
          <w:sz w:val="20"/>
          <w:szCs w:val="20"/>
        </w:rPr>
      </w:pPr>
      <w:r w:rsidRPr="00FB7552">
        <w:rPr>
          <w:bCs/>
          <w:sz w:val="20"/>
          <w:szCs w:val="20"/>
        </w:rPr>
        <w:t>Termo de aceite</w:t>
      </w:r>
    </w:p>
    <w:p w14:paraId="55A2C64D" w14:textId="77777777" w:rsidR="00FB7552" w:rsidRDefault="00FB7552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 w:rsidP="000C5C27">
      <w:pPr>
        <w:pStyle w:val="Ttulo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0" w:name="_Toc21"/>
      <w:r>
        <w:rPr>
          <w:rStyle w:val="Nmerodepgina"/>
          <w:rFonts w:ascii="Arial" w:hAnsi="Arial"/>
          <w:sz w:val="28"/>
          <w:szCs w:val="28"/>
        </w:rPr>
        <w:t>Nome da Fábrica</w:t>
      </w:r>
      <w:bookmarkEnd w:id="20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>brica escolhido é “</w:t>
      </w:r>
      <w:r>
        <w:rPr>
          <w:rFonts w:ascii="Arial" w:hAnsi="Arial"/>
        </w:rPr>
        <w:t>POLO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Ttulo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 w:rsidP="000C5C27">
      <w:pPr>
        <w:pStyle w:val="Ttulo1"/>
        <w:numPr>
          <w:ilvl w:val="0"/>
          <w:numId w:val="34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1" w:name="_Toc22"/>
      <w:r>
        <w:rPr>
          <w:rFonts w:ascii="Arial" w:hAnsi="Arial"/>
          <w:sz w:val="28"/>
          <w:szCs w:val="28"/>
        </w:rPr>
        <w:t>Equipe e Papel</w:t>
      </w:r>
      <w:bookmarkEnd w:id="21"/>
    </w:p>
    <w:p w14:paraId="6995F3E8" w14:textId="77777777" w:rsidR="002C1FE4" w:rsidRDefault="002C1FE4">
      <w:pPr>
        <w:pStyle w:val="Cabealho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Ttulo1"/>
        <w:pBdr>
          <w:bottom w:val="nil"/>
        </w:pBdr>
        <w:spacing w:before="0" w:after="0"/>
      </w:pPr>
      <w:bookmarkStart w:id="22" w:name="_Referências"/>
      <w:bookmarkStart w:id="23" w:name="_Toc23"/>
      <w:bookmarkEnd w:id="22"/>
      <w:r>
        <w:rPr>
          <w:b w:val="0"/>
          <w:bCs w:val="0"/>
        </w:rPr>
        <w:t>A tebela a seguir</w:t>
      </w:r>
      <w:r>
        <w:rPr>
          <w:rStyle w:val="Nmerodepgina"/>
        </w:rPr>
        <w:t xml:space="preserve"> </w:t>
      </w:r>
      <w:r>
        <w:rPr>
          <w:b w:val="0"/>
          <w:bCs w:val="0"/>
        </w:rPr>
        <w:t>apresenta os papéis  dos respectivos membros da equipe</w:t>
      </w:r>
      <w:r>
        <w:rPr>
          <w:rStyle w:val="Nmerodepgina"/>
        </w:rPr>
        <w:t>:</w:t>
      </w:r>
      <w:bookmarkEnd w:id="23"/>
    </w:p>
    <w:p w14:paraId="764AB88A" w14:textId="77777777" w:rsidR="002C1FE4" w:rsidRDefault="002C1FE4">
      <w:pPr>
        <w:pStyle w:val="Ttulo1"/>
        <w:pBdr>
          <w:bottom w:val="nil"/>
        </w:pBdr>
        <w:spacing w:before="0" w:after="0"/>
      </w:pPr>
    </w:p>
    <w:tbl>
      <w:tblPr>
        <w:tblStyle w:val="TableNormal1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Gerente de Projeto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E451D8" w14:paraId="1FA527A6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F8F4E54" w14:textId="7D050479" w:rsidR="00E451D8" w:rsidRPr="00E0715A" w:rsidRDefault="00E451D8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Scrum Mast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BCC381" w14:textId="61529373" w:rsidR="00E451D8" w:rsidRPr="00E0715A" w:rsidRDefault="00E451D8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avi</w:t>
            </w:r>
          </w:p>
        </w:tc>
      </w:tr>
      <w:tr w:rsidR="002C1FE4" w14:paraId="750E114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icardo Damasceno de Oliveira</w:t>
            </w:r>
          </w:p>
        </w:tc>
      </w:tr>
      <w:tr w:rsidR="002C1FE4" w14:paraId="527EB9F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1B3C13A5" w:rsidR="002C1FE4" w:rsidRPr="00E0715A" w:rsidRDefault="00825427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653A3B16" w:rsidR="002C1FE4" w:rsidRPr="00E0715A" w:rsidRDefault="007F1AB4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Diogo Dostoiévsky</w:t>
            </w:r>
          </w:p>
        </w:tc>
      </w:tr>
      <w:tr w:rsidR="002C1FE4" w14:paraId="4C7ED441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2FE6E3FA" w:rsidR="002C1FE4" w:rsidRPr="00E0715A" w:rsidRDefault="00245F69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José Neto</w:t>
            </w:r>
          </w:p>
        </w:tc>
      </w:tr>
      <w:tr w:rsidR="00E0715A" w14:paraId="3AB31CC8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7077C36" w14:textId="5803818A" w:rsidR="00E0715A" w:rsidRPr="00E0715A" w:rsidRDefault="00E0715A" w:rsidP="00E0715A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534EE9E" w14:textId="198D7229" w:rsidR="00E0715A" w:rsidRPr="00E0715A" w:rsidRDefault="00E0715A" w:rsidP="00E0715A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rlânio Freire</w:t>
            </w:r>
          </w:p>
        </w:tc>
      </w:tr>
      <w:tr w:rsidR="002C1FE4" w14:paraId="563475A7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Requisito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825427" w14:paraId="18A83FFD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12D9F1" w14:textId="5CC3835C" w:rsidR="00825427" w:rsidRPr="00E0715A" w:rsidRDefault="00825427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Product Owner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03FBFA7" w14:textId="0EA01007" w:rsidR="00825427" w:rsidRPr="00E0715A" w:rsidRDefault="00825427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bCs w:val="0"/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Luiz Henrique</w:t>
            </w:r>
          </w:p>
        </w:tc>
      </w:tr>
      <w:tr w:rsidR="002C1FE4" w14:paraId="6CCCD26A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Engenheiro de Testes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Pr="00E0715A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color w:val="00B0F0"/>
              </w:rPr>
            </w:pPr>
            <w:r w:rsidRPr="00E0715A">
              <w:rPr>
                <w:b w:val="0"/>
                <w:bCs w:val="0"/>
                <w:color w:val="00B0F0"/>
              </w:rPr>
              <w:t>Rhuan</w:t>
            </w:r>
          </w:p>
        </w:tc>
      </w:tr>
      <w:tr w:rsidR="002C1FE4" w14:paraId="66968ECF" w14:textId="77777777" w:rsidTr="00E0715A"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BA10BDA" w:rsidR="002C1FE4" w:rsidRPr="00E0715A" w:rsidRDefault="00E0715A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>Arquiteto de Software</w:t>
            </w:r>
          </w:p>
        </w:tc>
        <w:tc>
          <w:tcPr>
            <w:tcW w:w="538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2CBBB0C4" w:rsidR="002C1FE4" w:rsidRPr="00E0715A" w:rsidRDefault="00E0715A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  <w:rPr>
                <w:b w:val="0"/>
                <w:color w:val="00B0F0"/>
              </w:rPr>
            </w:pPr>
            <w:r w:rsidRPr="00E0715A">
              <w:rPr>
                <w:b w:val="0"/>
                <w:color w:val="00B0F0"/>
              </w:rPr>
              <w:t xml:space="preserve">Diogo Dostoiévsky </w:t>
            </w:r>
          </w:p>
        </w:tc>
      </w:tr>
    </w:tbl>
    <w:p w14:paraId="38F197A8" w14:textId="77777777" w:rsidR="002C1FE4" w:rsidRDefault="002C1FE4">
      <w:pPr>
        <w:pStyle w:val="Ttulo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Ttulo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Ttulo1"/>
        <w:spacing w:before="0" w:after="0"/>
        <w:rPr>
          <w:rFonts w:ascii="Arial" w:eastAsia="Arial" w:hAnsi="Arial" w:cs="Arial"/>
          <w:sz w:val="24"/>
          <w:szCs w:val="24"/>
        </w:rPr>
      </w:pPr>
      <w:bookmarkStart w:id="24" w:name="_Toc24"/>
      <w:r>
        <w:rPr>
          <w:rFonts w:ascii="Arial" w:hAnsi="Arial"/>
          <w:sz w:val="28"/>
          <w:szCs w:val="28"/>
        </w:rPr>
        <w:lastRenderedPageBreak/>
        <w:t>Referências</w:t>
      </w:r>
      <w:bookmarkEnd w:id="24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PargrafodaLista"/>
        <w:widowControl w:val="0"/>
        <w:numPr>
          <w:ilvl w:val="0"/>
          <w:numId w:val="32"/>
        </w:numPr>
      </w:pPr>
      <w:r>
        <w:rPr>
          <w:rStyle w:val="Nmerodepgina"/>
        </w:rPr>
        <w:t xml:space="preserve">CORDEIRO, E. DOS S. Modelagem descritiva iterativa e incremental de processo de software: uma experiê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PargrafodaLista"/>
        <w:numPr>
          <w:ilvl w:val="0"/>
          <w:numId w:val="32"/>
        </w:numPr>
      </w:pPr>
      <w:r>
        <w:rPr>
          <w:rStyle w:val="Nmerodepgina"/>
        </w:rPr>
        <w:t>AMARAL, DANIEL C. et al. Gerenciamento ágil de projetos: aplicação em produtos inovadores. São Paulo: Saraiva, 2011</w:t>
      </w:r>
    </w:p>
    <w:sectPr w:rsidR="002C1FE4">
      <w:headerReference w:type="default" r:id="rId18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CEF5622" w14:textId="77777777" w:rsidR="00661582" w:rsidRDefault="00661582">
      <w:r>
        <w:separator/>
      </w:r>
    </w:p>
  </w:endnote>
  <w:endnote w:type="continuationSeparator" w:id="0">
    <w:p w14:paraId="1B614258" w14:textId="77777777" w:rsidR="00661582" w:rsidRDefault="0066158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 Neue">
    <w:altName w:val="Arial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C60015" w14:textId="77777777" w:rsidR="002C1FE4" w:rsidRDefault="002C1FE4">
    <w:pPr>
      <w:pStyle w:val="Header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A8B249" w14:textId="19DBD7D8" w:rsidR="002C1FE4" w:rsidRDefault="00941501">
    <w:pPr>
      <w:pStyle w:val="Rodap"/>
      <w:jc w:val="right"/>
    </w:pPr>
    <w:r>
      <w:fldChar w:fldCharType="begin"/>
    </w:r>
    <w:r>
      <w:instrText xml:space="preserve"> PAGE </w:instrText>
    </w:r>
    <w:r>
      <w:fldChar w:fldCharType="separate"/>
    </w:r>
    <w:r w:rsidR="00E0715A">
      <w:rPr>
        <w:noProof/>
      </w:rPr>
      <w:t>8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69131F8" w14:textId="77777777" w:rsidR="00661582" w:rsidRDefault="00661582">
      <w:r>
        <w:separator/>
      </w:r>
    </w:p>
  </w:footnote>
  <w:footnote w:type="continuationSeparator" w:id="0">
    <w:p w14:paraId="254A00D6" w14:textId="77777777" w:rsidR="00661582" w:rsidRDefault="0066158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FC44B6" w14:textId="77777777" w:rsidR="002C1FE4" w:rsidRDefault="00941501">
    <w:pPr>
      <w:pStyle w:val="Cabealho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F1215" w14:textId="77777777" w:rsidR="002C1FE4" w:rsidRDefault="00941501">
    <w:pPr>
      <w:pStyle w:val="Cabealho"/>
    </w:pPr>
    <w:r>
      <w:rPr>
        <w:noProof/>
        <w:lang w:val="pt-BR"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C79693" w14:textId="77777777" w:rsidR="002C1FE4" w:rsidRDefault="00941501">
    <w:pPr>
      <w:pStyle w:val="HeaderFooter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07DA48" w14:textId="77777777" w:rsidR="002C1FE4" w:rsidRDefault="00941501">
    <w:pPr>
      <w:pStyle w:val="HeaderFooter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PageNumber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2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8C51163"/>
    <w:multiLevelType w:val="multilevel"/>
    <w:tmpl w:val="427ACE5C"/>
    <w:lvl w:ilvl="0">
      <w:start w:val="6"/>
      <w:numFmt w:val="decimal"/>
      <w:lvlText w:val="%1"/>
      <w:lvlJc w:val="left"/>
      <w:pPr>
        <w:ind w:left="360" w:hanging="360"/>
      </w:pPr>
      <w:rPr>
        <w:rFonts w:eastAsia="Times" w:cs="Times"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eastAsia="Times" w:cs="Times"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eastAsia="Times" w:cs="Times" w:hint="default"/>
      </w:rPr>
    </w:lvl>
    <w:lvl w:ilvl="3">
      <w:start w:val="1"/>
      <w:numFmt w:val="decimal"/>
      <w:lvlText w:val="%1.%2.%3.%4"/>
      <w:lvlJc w:val="left"/>
      <w:pPr>
        <w:ind w:left="2160" w:hanging="1080"/>
      </w:pPr>
      <w:rPr>
        <w:rFonts w:eastAsia="Times" w:cs="Times"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eastAsia="Times" w:cs="Times" w:hint="default"/>
      </w:rPr>
    </w:lvl>
    <w:lvl w:ilvl="5">
      <w:start w:val="1"/>
      <w:numFmt w:val="decimal"/>
      <w:lvlText w:val="%1.%2.%3.%4.%5.%6"/>
      <w:lvlJc w:val="left"/>
      <w:pPr>
        <w:ind w:left="3240" w:hanging="1440"/>
      </w:pPr>
      <w:rPr>
        <w:rFonts w:eastAsia="Times" w:cs="Times"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eastAsia="Times" w:cs="Times" w:hint="default"/>
      </w:rPr>
    </w:lvl>
    <w:lvl w:ilvl="7">
      <w:start w:val="1"/>
      <w:numFmt w:val="decimal"/>
      <w:lvlText w:val="%1.%2.%3.%4.%5.%6.%7.%8"/>
      <w:lvlJc w:val="left"/>
      <w:pPr>
        <w:ind w:left="4320" w:hanging="1800"/>
      </w:pPr>
      <w:rPr>
        <w:rFonts w:eastAsia="Times" w:cs="Times"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eastAsia="Times" w:cs="Times" w:hint="default"/>
      </w:rPr>
    </w:lvl>
  </w:abstractNum>
  <w:abstractNum w:abstractNumId="3" w15:restartNumberingAfterBreak="0">
    <w:nsid w:val="0C7761EC"/>
    <w:multiLevelType w:val="hybridMultilevel"/>
    <w:tmpl w:val="1812D018"/>
    <w:numStyleLink w:val="ImportedStyle3"/>
  </w:abstractNum>
  <w:abstractNum w:abstractNumId="4" w15:restartNumberingAfterBreak="0">
    <w:nsid w:val="1C50545A"/>
    <w:multiLevelType w:val="multilevel"/>
    <w:tmpl w:val="769CD328"/>
    <w:lvl w:ilvl="0">
      <w:start w:val="6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 w15:restartNumberingAfterBreak="0">
    <w:nsid w:val="24BC66C1"/>
    <w:multiLevelType w:val="hybridMultilevel"/>
    <w:tmpl w:val="C54694D0"/>
    <w:numStyleLink w:val="Bullets"/>
  </w:abstractNum>
  <w:abstractNum w:abstractNumId="7" w15:restartNumberingAfterBreak="0">
    <w:nsid w:val="280214A8"/>
    <w:multiLevelType w:val="hybridMultilevel"/>
    <w:tmpl w:val="093E0F24"/>
    <w:numStyleLink w:val="ImportedStyle2"/>
  </w:abstractNum>
  <w:abstractNum w:abstractNumId="8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5225A44"/>
    <w:multiLevelType w:val="hybridMultilevel"/>
    <w:tmpl w:val="11D8F2F8"/>
    <w:numStyleLink w:val="ImportedStyle4"/>
  </w:abstractNum>
  <w:abstractNum w:abstractNumId="10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65DB3D11"/>
    <w:multiLevelType w:val="hybridMultilevel"/>
    <w:tmpl w:val="D616844A"/>
    <w:numStyleLink w:val="ImportedStyle5"/>
  </w:abstractNum>
  <w:abstractNum w:abstractNumId="12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3" w15:restartNumberingAfterBreak="0">
    <w:nsid w:val="70716901"/>
    <w:multiLevelType w:val="hybridMultilevel"/>
    <w:tmpl w:val="5780403C"/>
    <w:lvl w:ilvl="0" w:tplc="04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5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5"/>
  </w:num>
  <w:num w:numId="12">
    <w:abstractNumId w:val="15"/>
  </w:num>
  <w:num w:numId="13">
    <w:abstractNumId w:val="15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5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8"/>
  </w:num>
  <w:num w:numId="16">
    <w:abstractNumId w:val="7"/>
  </w:num>
  <w:num w:numId="17">
    <w:abstractNumId w:val="15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5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10"/>
  </w:num>
  <w:num w:numId="20">
    <w:abstractNumId w:val="3"/>
  </w:num>
  <w:num w:numId="21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4"/>
  </w:num>
  <w:num w:numId="23">
    <w:abstractNumId w:val="9"/>
  </w:num>
  <w:num w:numId="24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5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2"/>
  </w:num>
  <w:num w:numId="28">
    <w:abstractNumId w:val="11"/>
  </w:num>
  <w:num w:numId="29">
    <w:abstractNumId w:val="1"/>
  </w:num>
  <w:num w:numId="30">
    <w:abstractNumId w:val="6"/>
  </w:num>
  <w:num w:numId="31">
    <w:abstractNumId w:val="15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11"/>
    <w:lvlOverride w:ilvl="0">
      <w:lvl w:ilvl="0" w:tplc="0AA6CD2E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17E2B00C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3B9898EE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6A6E5794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1A6863C0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22FEB3FA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1AA0AE22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CA4C81F0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79285CE6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3">
    <w:abstractNumId w:val="4"/>
  </w:num>
  <w:num w:numId="34">
    <w:abstractNumId w:val="2"/>
  </w:num>
  <w:num w:numId="35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2"/>
  <w:displayBackgroundShape/>
  <w:activeWritingStyle w:appName="MSWord" w:lang="es-ES_tradnl" w:vendorID="64" w:dllVersion="6" w:nlCheck="1" w:checkStyle="0"/>
  <w:activeWritingStyle w:appName="MSWord" w:lang="en-US" w:vendorID="64" w:dllVersion="6" w:nlCheck="1" w:checkStyle="1"/>
  <w:activeWritingStyle w:appName="MSWord" w:lang="en-US" w:vendorID="64" w:dllVersion="4096" w:nlCheck="1" w:checkStyle="0"/>
  <w:activeWritingStyle w:appName="MSWord" w:lang="pt-PT" w:vendorID="64" w:dllVersion="4096" w:nlCheck="1" w:checkStyle="0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1FE4"/>
    <w:rsid w:val="0005063E"/>
    <w:rsid w:val="00053D25"/>
    <w:rsid w:val="00067E9B"/>
    <w:rsid w:val="000C5C27"/>
    <w:rsid w:val="001518A7"/>
    <w:rsid w:val="001759E0"/>
    <w:rsid w:val="002261FE"/>
    <w:rsid w:val="00245F69"/>
    <w:rsid w:val="002C1FE4"/>
    <w:rsid w:val="003203B2"/>
    <w:rsid w:val="00327A3C"/>
    <w:rsid w:val="0036275A"/>
    <w:rsid w:val="003927AC"/>
    <w:rsid w:val="00450943"/>
    <w:rsid w:val="0046189F"/>
    <w:rsid w:val="00484DD4"/>
    <w:rsid w:val="004E1F2D"/>
    <w:rsid w:val="005C3042"/>
    <w:rsid w:val="00661582"/>
    <w:rsid w:val="0072356D"/>
    <w:rsid w:val="0075704A"/>
    <w:rsid w:val="007A74B2"/>
    <w:rsid w:val="007C6F0A"/>
    <w:rsid w:val="007F1AB4"/>
    <w:rsid w:val="00825427"/>
    <w:rsid w:val="00831468"/>
    <w:rsid w:val="00876EB1"/>
    <w:rsid w:val="008D788F"/>
    <w:rsid w:val="00902E30"/>
    <w:rsid w:val="00931D6C"/>
    <w:rsid w:val="00932366"/>
    <w:rsid w:val="00941501"/>
    <w:rsid w:val="00986805"/>
    <w:rsid w:val="009A722B"/>
    <w:rsid w:val="009B008E"/>
    <w:rsid w:val="009D21DC"/>
    <w:rsid w:val="009D49CF"/>
    <w:rsid w:val="00A12551"/>
    <w:rsid w:val="00AB0A83"/>
    <w:rsid w:val="00AF3B9D"/>
    <w:rsid w:val="00C357A5"/>
    <w:rsid w:val="00D56336"/>
    <w:rsid w:val="00D712AA"/>
    <w:rsid w:val="00D85ABF"/>
    <w:rsid w:val="00DA165B"/>
    <w:rsid w:val="00DD1BA4"/>
    <w:rsid w:val="00E0715A"/>
    <w:rsid w:val="00E451D8"/>
    <w:rsid w:val="00E62B5A"/>
    <w:rsid w:val="00E81DDB"/>
    <w:rsid w:val="00EC4E59"/>
    <w:rsid w:val="00F54981"/>
    <w:rsid w:val="00FB755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Ttulo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Ttulo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1">
    <w:name w:val="Table Normal1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abealho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Nmerodepgina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Forte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Rodap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CabealhodoSumrio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Sumrio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Sumrio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PargrafodaLista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header" Target="header4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image" Target="media/image7.png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20" Type="http://schemas.openxmlformats.org/officeDocument/2006/relationships/theme" Target="theme/theme1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2" Type="http://schemas.openxmlformats.org/officeDocument/2006/relationships/image" Target="media/image10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4</TotalTime>
  <Pages>24</Pages>
  <Words>3139</Words>
  <Characters>16954</Characters>
  <Application>Microsoft Office Word</Application>
  <DocSecurity>0</DocSecurity>
  <Lines>141</Lines>
  <Paragraphs>40</Paragraphs>
  <ScaleCrop>false</ScaleCrop>
  <Company/>
  <LinksUpToDate>false</LinksUpToDate>
  <CharactersWithSpaces>200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Ricardo Damasceno</cp:lastModifiedBy>
  <cp:revision>46</cp:revision>
  <dcterms:created xsi:type="dcterms:W3CDTF">2019-10-14T12:48:00Z</dcterms:created>
  <dcterms:modified xsi:type="dcterms:W3CDTF">2019-10-16T16:02:00Z</dcterms:modified>
</cp:coreProperties>
</file>